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A2AB00" w14:textId="20D3D72C" w:rsidR="00FB3C9B" w:rsidRPr="000036D1" w:rsidRDefault="00B53CA1" w:rsidP="00FB3C9B">
      <w:pPr>
        <w:rPr>
          <w:rFonts w:ascii="Times New Roman" w:hAnsi="Times New Roman" w:cs="Times New Roman"/>
        </w:rPr>
      </w:pPr>
      <w:bookmarkStart w:id="0" w:name="_GoBack"/>
      <w:bookmarkEnd w:id="0"/>
      <w:proofErr w:type="spellStart"/>
      <w:r>
        <w:rPr>
          <w:rFonts w:ascii="Times New Roman" w:hAnsi="Times New Roman" w:cs="Times New Roman"/>
        </w:rPr>
        <w:t>Udacity</w:t>
      </w:r>
      <w:proofErr w:type="spellEnd"/>
      <w:r>
        <w:rPr>
          <w:rFonts w:ascii="Times New Roman" w:hAnsi="Times New Roman" w:cs="Times New Roman"/>
        </w:rPr>
        <w:t xml:space="preserve"> </w:t>
      </w:r>
      <w:r w:rsidR="00FB3C9B" w:rsidRPr="000036D1">
        <w:rPr>
          <w:rFonts w:ascii="Times New Roman" w:hAnsi="Times New Roman" w:cs="Times New Roman"/>
        </w:rPr>
        <w:t xml:space="preserve">Machine Learning Engineer </w:t>
      </w:r>
      <w:proofErr w:type="spellStart"/>
      <w:r w:rsidR="00FB3C9B" w:rsidRPr="000036D1">
        <w:rPr>
          <w:rFonts w:ascii="Times New Roman" w:hAnsi="Times New Roman" w:cs="Times New Roman"/>
        </w:rPr>
        <w:t>Nanodegree</w:t>
      </w:r>
      <w:proofErr w:type="spellEnd"/>
    </w:p>
    <w:p w14:paraId="1186D3E7" w14:textId="153ABF3F" w:rsidR="00FB3C9B" w:rsidRPr="000036D1" w:rsidRDefault="00FB3C9B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Capstone Proposal</w:t>
      </w:r>
    </w:p>
    <w:p w14:paraId="7C7C0188" w14:textId="77777777" w:rsidR="00FB3C9B" w:rsidRPr="000036D1" w:rsidRDefault="00FB3C9B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Kareem Wahid</w:t>
      </w:r>
    </w:p>
    <w:p w14:paraId="3C53BC96" w14:textId="066953D6" w:rsidR="00FB3C9B" w:rsidRPr="000036D1" w:rsidRDefault="00FC6CE3" w:rsidP="00FB3C9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y 29</w:t>
      </w:r>
      <w:r w:rsidR="00FB3C9B" w:rsidRPr="000036D1">
        <w:rPr>
          <w:rFonts w:ascii="Times New Roman" w:hAnsi="Times New Roman" w:cs="Times New Roman"/>
        </w:rPr>
        <w:t>th, 2017</w:t>
      </w:r>
    </w:p>
    <w:p w14:paraId="3869173C" w14:textId="77777777" w:rsidR="007C7A29" w:rsidRPr="000036D1" w:rsidRDefault="007C7A29" w:rsidP="00FB3C9B">
      <w:pPr>
        <w:rPr>
          <w:rFonts w:ascii="Times New Roman" w:hAnsi="Times New Roman" w:cs="Times New Roman"/>
        </w:rPr>
      </w:pPr>
    </w:p>
    <w:p w14:paraId="32AD34BC" w14:textId="048B3432" w:rsidR="007C7A29" w:rsidRPr="000036D1" w:rsidRDefault="007C7A29" w:rsidP="00882A4C">
      <w:pPr>
        <w:jc w:val="center"/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  <w:color w:val="353535"/>
        </w:rPr>
        <w:t xml:space="preserve">Predicting </w:t>
      </w:r>
      <w:proofErr w:type="spellStart"/>
      <w:r w:rsidR="00D273C2" w:rsidRPr="000036D1">
        <w:rPr>
          <w:rFonts w:ascii="Times New Roman" w:hAnsi="Times New Roman" w:cs="Times New Roman"/>
          <w:b/>
          <w:color w:val="353535"/>
        </w:rPr>
        <w:t>Glioblas</w:t>
      </w:r>
      <w:r w:rsidR="00D273C2">
        <w:rPr>
          <w:rFonts w:ascii="Times New Roman" w:hAnsi="Times New Roman" w:cs="Times New Roman"/>
          <w:b/>
          <w:color w:val="353535"/>
        </w:rPr>
        <w:t>toma</w:t>
      </w:r>
      <w:proofErr w:type="spellEnd"/>
      <w:r w:rsidR="00D273C2" w:rsidRPr="000036D1">
        <w:rPr>
          <w:rFonts w:ascii="Times New Roman" w:hAnsi="Times New Roman" w:cs="Times New Roman"/>
          <w:b/>
          <w:color w:val="353535"/>
        </w:rPr>
        <w:t xml:space="preserve"> </w:t>
      </w:r>
      <w:r w:rsidRPr="000036D1">
        <w:rPr>
          <w:rFonts w:ascii="Times New Roman" w:hAnsi="Times New Roman" w:cs="Times New Roman"/>
          <w:b/>
          <w:color w:val="353535"/>
        </w:rPr>
        <w:t xml:space="preserve">Survival Outcomes </w:t>
      </w:r>
      <w:r w:rsidR="00C26C61">
        <w:rPr>
          <w:rFonts w:ascii="Times New Roman" w:hAnsi="Times New Roman" w:cs="Times New Roman"/>
          <w:b/>
          <w:color w:val="353535"/>
        </w:rPr>
        <w:t>from</w:t>
      </w:r>
      <w:r w:rsidR="00951497">
        <w:rPr>
          <w:rFonts w:ascii="Times New Roman" w:hAnsi="Times New Roman" w:cs="Times New Roman"/>
          <w:b/>
          <w:color w:val="353535"/>
        </w:rPr>
        <w:t xml:space="preserve"> </w:t>
      </w:r>
      <w:proofErr w:type="spellStart"/>
      <w:r w:rsidR="00951497">
        <w:rPr>
          <w:rFonts w:ascii="Times New Roman" w:hAnsi="Times New Roman" w:cs="Times New Roman"/>
          <w:b/>
          <w:color w:val="353535"/>
        </w:rPr>
        <w:t>Radiomic</w:t>
      </w:r>
      <w:proofErr w:type="spellEnd"/>
      <w:r w:rsidR="00951497">
        <w:rPr>
          <w:rFonts w:ascii="Times New Roman" w:hAnsi="Times New Roman" w:cs="Times New Roman"/>
          <w:b/>
          <w:color w:val="353535"/>
        </w:rPr>
        <w:t xml:space="preserve"> </w:t>
      </w:r>
      <w:r w:rsidRPr="000036D1">
        <w:rPr>
          <w:rFonts w:ascii="Times New Roman" w:hAnsi="Times New Roman" w:cs="Times New Roman"/>
          <w:b/>
          <w:color w:val="353535"/>
        </w:rPr>
        <w:t>Features</w:t>
      </w:r>
    </w:p>
    <w:p w14:paraId="20F2B8D6" w14:textId="77777777" w:rsidR="00FB3C9B" w:rsidRDefault="00FB3C9B" w:rsidP="00FB3C9B">
      <w:pPr>
        <w:rPr>
          <w:rFonts w:ascii="Times New Roman" w:hAnsi="Times New Roman" w:cs="Times New Roman"/>
        </w:rPr>
      </w:pPr>
    </w:p>
    <w:p w14:paraId="06052D60" w14:textId="0FAA6577" w:rsidR="003C316E" w:rsidRDefault="003C316E" w:rsidP="00FB3C9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Abstract</w:t>
      </w:r>
    </w:p>
    <w:p w14:paraId="17033271" w14:textId="77777777" w:rsidR="003C316E" w:rsidRDefault="003C316E" w:rsidP="00FB3C9B">
      <w:pPr>
        <w:rPr>
          <w:rFonts w:ascii="Times New Roman" w:hAnsi="Times New Roman" w:cs="Times New Roman"/>
        </w:rPr>
      </w:pPr>
    </w:p>
    <w:p w14:paraId="73113651" w14:textId="5BB153C8" w:rsidR="003C316E" w:rsidRPr="003E29AF" w:rsidRDefault="009E3A73" w:rsidP="00FB3C9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pervised</w:t>
      </w:r>
      <w:r w:rsidR="00365027">
        <w:rPr>
          <w:rFonts w:ascii="Times New Roman" w:hAnsi="Times New Roman" w:cs="Times New Roman"/>
        </w:rPr>
        <w:t xml:space="preserve"> machine learning algorithms will be trained on </w:t>
      </w:r>
      <w:proofErr w:type="spellStart"/>
      <w:r w:rsidR="00365027">
        <w:rPr>
          <w:rFonts w:ascii="Times New Roman" w:hAnsi="Times New Roman" w:cs="Times New Roman"/>
        </w:rPr>
        <w:t>radiomic</w:t>
      </w:r>
      <w:proofErr w:type="spellEnd"/>
      <w:r w:rsidR="00365027">
        <w:rPr>
          <w:rFonts w:ascii="Times New Roman" w:hAnsi="Times New Roman" w:cs="Times New Roman"/>
        </w:rPr>
        <w:t xml:space="preserve"> features</w:t>
      </w:r>
      <w:r w:rsidR="000A5C61">
        <w:rPr>
          <w:rFonts w:ascii="Times New Roman" w:hAnsi="Times New Roman" w:cs="Times New Roman"/>
        </w:rPr>
        <w:t xml:space="preserve"> extracted from </w:t>
      </w:r>
      <w:proofErr w:type="spellStart"/>
      <w:r w:rsidR="000A5C61">
        <w:rPr>
          <w:rFonts w:ascii="Times New Roman" w:hAnsi="Times New Roman" w:cs="Times New Roman"/>
        </w:rPr>
        <w:t>glioblastoma</w:t>
      </w:r>
      <w:proofErr w:type="spellEnd"/>
      <w:r w:rsidR="000A5C61">
        <w:rPr>
          <w:rFonts w:ascii="Times New Roman" w:hAnsi="Times New Roman" w:cs="Times New Roman"/>
        </w:rPr>
        <w:t xml:space="preserve"> magnetic resonance images</w:t>
      </w:r>
      <w:r w:rsidR="00546CB0">
        <w:rPr>
          <w:rFonts w:ascii="Times New Roman" w:hAnsi="Times New Roman" w:cs="Times New Roman"/>
        </w:rPr>
        <w:t xml:space="preserve"> obtained from the 2017 </w:t>
      </w:r>
      <w:proofErr w:type="spellStart"/>
      <w:r w:rsidR="00546CB0">
        <w:rPr>
          <w:rFonts w:ascii="Times New Roman" w:hAnsi="Times New Roman" w:cs="Times New Roman"/>
        </w:rPr>
        <w:t>BraTS</w:t>
      </w:r>
      <w:proofErr w:type="spellEnd"/>
      <w:r w:rsidR="00546CB0">
        <w:rPr>
          <w:rFonts w:ascii="Times New Roman" w:hAnsi="Times New Roman" w:cs="Times New Roman"/>
        </w:rPr>
        <w:t xml:space="preserve"> Challenge</w:t>
      </w:r>
      <w:r w:rsidR="00365027">
        <w:rPr>
          <w:rFonts w:ascii="Times New Roman" w:hAnsi="Times New Roman" w:cs="Times New Roman"/>
        </w:rPr>
        <w:t xml:space="preserve"> to predict binary </w:t>
      </w:r>
      <w:r w:rsidR="00CD3EAD">
        <w:rPr>
          <w:rFonts w:ascii="Times New Roman" w:hAnsi="Times New Roman" w:cs="Times New Roman"/>
        </w:rPr>
        <w:t xml:space="preserve">patient </w:t>
      </w:r>
      <w:r w:rsidR="00C73869">
        <w:rPr>
          <w:rFonts w:ascii="Times New Roman" w:hAnsi="Times New Roman" w:cs="Times New Roman"/>
        </w:rPr>
        <w:t xml:space="preserve">overall </w:t>
      </w:r>
      <w:r w:rsidR="00365027">
        <w:rPr>
          <w:rFonts w:ascii="Times New Roman" w:hAnsi="Times New Roman" w:cs="Times New Roman"/>
        </w:rPr>
        <w:t>survival outcome</w:t>
      </w:r>
      <w:r w:rsidR="00A12C6A">
        <w:rPr>
          <w:rFonts w:ascii="Times New Roman" w:hAnsi="Times New Roman" w:cs="Times New Roman"/>
        </w:rPr>
        <w:t>s</w:t>
      </w:r>
      <w:r w:rsidR="00D10B74">
        <w:rPr>
          <w:rFonts w:ascii="Times New Roman" w:hAnsi="Times New Roman" w:cs="Times New Roman"/>
        </w:rPr>
        <w:t xml:space="preserve">. </w:t>
      </w:r>
      <w:r w:rsidR="003E29AF">
        <w:rPr>
          <w:rFonts w:ascii="Times New Roman" w:hAnsi="Times New Roman" w:cs="Times New Roman"/>
        </w:rPr>
        <w:t>Classifier performance will be evaluated using the area under the receiver operator curve</w:t>
      </w:r>
      <w:r w:rsidR="00F63BB1">
        <w:rPr>
          <w:rFonts w:ascii="Times New Roman" w:hAnsi="Times New Roman" w:cs="Times New Roman"/>
        </w:rPr>
        <w:t xml:space="preserve"> metric</w:t>
      </w:r>
      <w:r w:rsidR="003E29AF">
        <w:rPr>
          <w:rFonts w:ascii="Times New Roman" w:hAnsi="Times New Roman" w:cs="Times New Roman"/>
        </w:rPr>
        <w:t xml:space="preserve"> and compared to previously published data. </w:t>
      </w:r>
    </w:p>
    <w:p w14:paraId="765DC2C0" w14:textId="77777777" w:rsidR="003C316E" w:rsidRDefault="003C316E" w:rsidP="00FB3C9B">
      <w:pPr>
        <w:rPr>
          <w:rFonts w:ascii="Times New Roman" w:hAnsi="Times New Roman" w:cs="Times New Roman"/>
          <w:b/>
        </w:rPr>
      </w:pPr>
    </w:p>
    <w:p w14:paraId="2B6B49C2" w14:textId="7D562805" w:rsidR="0028684D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Domain Background</w:t>
      </w:r>
    </w:p>
    <w:p w14:paraId="52A45C38" w14:textId="0F3855A5" w:rsidR="00C72186" w:rsidRPr="000036D1" w:rsidRDefault="00B3562B" w:rsidP="00FB3C9B">
      <w:pPr>
        <w:rPr>
          <w:rFonts w:ascii="Times New Roman" w:hAnsi="Times New Roman" w:cs="Times New Roman"/>
        </w:rPr>
      </w:pPr>
      <w:proofErr w:type="spellStart"/>
      <w:r w:rsidRPr="000036D1">
        <w:rPr>
          <w:rFonts w:ascii="Times New Roman" w:hAnsi="Times New Roman" w:cs="Times New Roman"/>
        </w:rPr>
        <w:t>Radiomics</w:t>
      </w:r>
      <w:proofErr w:type="spellEnd"/>
      <w:r w:rsidRPr="000036D1">
        <w:rPr>
          <w:rFonts w:ascii="Times New Roman" w:hAnsi="Times New Roman" w:cs="Times New Roman"/>
        </w:rPr>
        <w:t xml:space="preserve"> is a budding n</w:t>
      </w:r>
      <w:r w:rsidR="00BB680C" w:rsidRPr="000036D1">
        <w:rPr>
          <w:rFonts w:ascii="Times New Roman" w:hAnsi="Times New Roman" w:cs="Times New Roman"/>
        </w:rPr>
        <w:t xml:space="preserve">ew field of medical informatics that seeks to extract </w:t>
      </w:r>
      <w:r w:rsidR="008651F3" w:rsidRPr="000036D1">
        <w:rPr>
          <w:rFonts w:ascii="Times New Roman" w:hAnsi="Times New Roman" w:cs="Times New Roman"/>
        </w:rPr>
        <w:t>mathematically defined</w:t>
      </w:r>
      <w:r w:rsidR="00BB680C" w:rsidRPr="000036D1">
        <w:rPr>
          <w:rFonts w:ascii="Times New Roman" w:hAnsi="Times New Roman" w:cs="Times New Roman"/>
        </w:rPr>
        <w:t xml:space="preserve"> </w:t>
      </w:r>
      <w:r w:rsidR="00B54ECE">
        <w:rPr>
          <w:rFonts w:ascii="Times New Roman" w:hAnsi="Times New Roman" w:cs="Times New Roman"/>
        </w:rPr>
        <w:t xml:space="preserve">quantitative </w:t>
      </w:r>
      <w:r w:rsidR="00786827">
        <w:rPr>
          <w:rFonts w:ascii="Times New Roman" w:hAnsi="Times New Roman" w:cs="Times New Roman"/>
        </w:rPr>
        <w:t>features such as</w:t>
      </w:r>
      <w:r w:rsidR="00BB680C" w:rsidRPr="000036D1">
        <w:rPr>
          <w:rFonts w:ascii="Times New Roman" w:hAnsi="Times New Roman" w:cs="Times New Roman"/>
        </w:rPr>
        <w:t xml:space="preserve"> statistics,</w:t>
      </w:r>
      <w:r w:rsidR="00786827">
        <w:rPr>
          <w:rFonts w:ascii="Times New Roman" w:hAnsi="Times New Roman" w:cs="Times New Roman"/>
        </w:rPr>
        <w:t xml:space="preserve"> shape,</w:t>
      </w:r>
      <w:r w:rsidR="00BB680C" w:rsidRPr="000036D1">
        <w:rPr>
          <w:rFonts w:ascii="Times New Roman" w:hAnsi="Times New Roman" w:cs="Times New Roman"/>
        </w:rPr>
        <w:t xml:space="preserve"> and texture from medical image</w:t>
      </w:r>
      <w:r w:rsidR="006671DF">
        <w:rPr>
          <w:rFonts w:ascii="Times New Roman" w:hAnsi="Times New Roman" w:cs="Times New Roman"/>
        </w:rPr>
        <w:t>s</w:t>
      </w:r>
      <w:r w:rsidR="00660719">
        <w:rPr>
          <w:rFonts w:ascii="Times New Roman" w:hAnsi="Times New Roman" w:cs="Times New Roman"/>
        </w:rPr>
        <w:t xml:space="preserve"> </w:t>
      </w:r>
      <w:r w:rsidR="00660719">
        <w:rPr>
          <w:rFonts w:ascii="Times New Roman" w:hAnsi="Times New Roman" w:cs="Times New Roman"/>
        </w:rPr>
        <w:fldChar w:fldCharType="begin"/>
      </w:r>
      <w:r w:rsidR="00CF7328">
        <w:rPr>
          <w:rFonts w:ascii="Times New Roman" w:hAnsi="Times New Roman" w:cs="Times New Roman"/>
        </w:rPr>
        <w:instrText xml:space="preserve"> ADDIN EN.CITE &lt;EndNote&gt;&lt;Cite&gt;&lt;Author&gt;Gillies&lt;/Author&gt;&lt;Year&gt;2016&lt;/Year&gt;&lt;RecNum&gt;24&lt;/RecNum&gt;&lt;DisplayText&gt;&lt;style face="superscript"&gt;1&lt;/style&gt;&lt;/DisplayText&gt;&lt;record&gt;&lt;rec-number&gt;24&lt;/rec-number&gt;&lt;foreign-keys&gt;&lt;key app="EN" db-id="d5pz9fet3xrx2yepe51p9x9a5xrestwaeetx" timestamp="1495993265"&gt;24&lt;/key&gt;&lt;/foreign-keys&gt;&lt;ref-type name="Journal Article"&gt;17&lt;/ref-type&gt;&lt;contributors&gt;&lt;authors&gt;&lt;author&gt;Robert J. Gillies&lt;/author&gt;&lt;author&gt;Paul E. Kinahan&lt;/author&gt;&lt;author&gt;Hedvig Hricak&lt;/author&gt;&lt;/authors&gt;&lt;/contributors&gt;&lt;titles&gt;&lt;title&gt;Radiomics: Images Are More than Pictures, They Are Data&lt;/title&gt;&lt;secondary-title&gt;Radiology&lt;/secondary-title&gt;&lt;/titles&gt;&lt;periodical&gt;&lt;full-title&gt;Radiology&lt;/full-title&gt;&lt;/periodical&gt;&lt;pages&gt;563-577&lt;/pages&gt;&lt;volume&gt;278&lt;/volume&gt;&lt;number&gt;2&lt;/number&gt;&lt;dates&gt;&lt;year&gt;2016&lt;/year&gt;&lt;/dates&gt;&lt;accession-num&gt;26579733&lt;/accession-num&gt;&lt;urls&gt;&lt;related-urls&gt;&lt;url&gt;http://pubs.rsna.org/doi/abs/10.1148/radiol.2015151169&lt;/url&gt;&lt;/related-urls&gt;&lt;/urls&gt;&lt;electronic-resource-num&gt;10.1148/radiol.2015151169&lt;/electronic-resource-num&gt;&lt;/record&gt;&lt;/Cite&gt;&lt;/EndNote&gt;</w:instrText>
      </w:r>
      <w:r w:rsidR="00660719">
        <w:rPr>
          <w:rFonts w:ascii="Times New Roman" w:hAnsi="Times New Roman" w:cs="Times New Roman"/>
        </w:rPr>
        <w:fldChar w:fldCharType="separate"/>
      </w:r>
      <w:r w:rsidR="00CF7328" w:rsidRPr="00CF7328">
        <w:rPr>
          <w:rFonts w:ascii="Times New Roman" w:hAnsi="Times New Roman" w:cs="Times New Roman"/>
          <w:noProof/>
          <w:vertAlign w:val="superscript"/>
        </w:rPr>
        <w:t>1</w:t>
      </w:r>
      <w:r w:rsidR="00660719">
        <w:rPr>
          <w:rFonts w:ascii="Times New Roman" w:hAnsi="Times New Roman" w:cs="Times New Roman"/>
        </w:rPr>
        <w:fldChar w:fldCharType="end"/>
      </w:r>
      <w:r w:rsidR="00BB680C" w:rsidRPr="000036D1">
        <w:rPr>
          <w:rFonts w:ascii="Times New Roman" w:hAnsi="Times New Roman" w:cs="Times New Roman"/>
        </w:rPr>
        <w:t xml:space="preserve">. </w:t>
      </w:r>
      <w:r w:rsidR="00E02FAB" w:rsidRPr="000036D1">
        <w:rPr>
          <w:rFonts w:ascii="Times New Roman" w:hAnsi="Times New Roman" w:cs="Times New Roman"/>
        </w:rPr>
        <w:t xml:space="preserve">Medical imaging up until recently could only provide visual </w:t>
      </w:r>
      <w:r w:rsidR="007C32F9">
        <w:rPr>
          <w:rFonts w:ascii="Times New Roman" w:hAnsi="Times New Roman" w:cs="Times New Roman"/>
        </w:rPr>
        <w:t>qualitative</w:t>
      </w:r>
      <w:r w:rsidR="009E30BC">
        <w:rPr>
          <w:rFonts w:ascii="Times New Roman" w:hAnsi="Times New Roman" w:cs="Times New Roman"/>
        </w:rPr>
        <w:t xml:space="preserve"> </w:t>
      </w:r>
      <w:r w:rsidR="00E02FAB" w:rsidRPr="000036D1">
        <w:rPr>
          <w:rFonts w:ascii="Times New Roman" w:hAnsi="Times New Roman" w:cs="Times New Roman"/>
        </w:rPr>
        <w:t xml:space="preserve">information to a clinician. </w:t>
      </w:r>
      <w:proofErr w:type="spellStart"/>
      <w:r w:rsidR="00A44E38" w:rsidRPr="000036D1">
        <w:rPr>
          <w:rFonts w:ascii="Times New Roman" w:hAnsi="Times New Roman" w:cs="Times New Roman"/>
        </w:rPr>
        <w:t>Radiomics</w:t>
      </w:r>
      <w:proofErr w:type="spellEnd"/>
      <w:r w:rsidR="00A44E38" w:rsidRPr="000036D1">
        <w:rPr>
          <w:rFonts w:ascii="Times New Roman" w:hAnsi="Times New Roman" w:cs="Times New Roman"/>
        </w:rPr>
        <w:t xml:space="preserve"> allows </w:t>
      </w:r>
      <w:r w:rsidR="00E02FAB" w:rsidRPr="000036D1">
        <w:rPr>
          <w:rFonts w:ascii="Times New Roman" w:hAnsi="Times New Roman" w:cs="Times New Roman"/>
        </w:rPr>
        <w:t>hidden</w:t>
      </w:r>
      <w:r w:rsidR="00960185">
        <w:rPr>
          <w:rFonts w:ascii="Times New Roman" w:hAnsi="Times New Roman" w:cs="Times New Roman"/>
        </w:rPr>
        <w:t xml:space="preserve"> quantitative</w:t>
      </w:r>
      <w:r w:rsidR="00E02FAB" w:rsidRPr="000036D1">
        <w:rPr>
          <w:rFonts w:ascii="Times New Roman" w:hAnsi="Times New Roman" w:cs="Times New Roman"/>
        </w:rPr>
        <w:t xml:space="preserve"> information in medical images</w:t>
      </w:r>
      <w:r w:rsidR="00A44E38" w:rsidRPr="000036D1">
        <w:rPr>
          <w:rFonts w:ascii="Times New Roman" w:hAnsi="Times New Roman" w:cs="Times New Roman"/>
        </w:rPr>
        <w:t xml:space="preserve"> to</w:t>
      </w:r>
      <w:r w:rsidR="00E02FAB" w:rsidRPr="000036D1">
        <w:rPr>
          <w:rFonts w:ascii="Times New Roman" w:hAnsi="Times New Roman" w:cs="Times New Roman"/>
        </w:rPr>
        <w:t xml:space="preserve"> be deciphered and analyzed, with the potential to aid in progn</w:t>
      </w:r>
      <w:r w:rsidR="009424EB" w:rsidRPr="000036D1">
        <w:rPr>
          <w:rFonts w:ascii="Times New Roman" w:hAnsi="Times New Roman" w:cs="Times New Roman"/>
        </w:rPr>
        <w:t xml:space="preserve">osis of disease. </w:t>
      </w:r>
    </w:p>
    <w:p w14:paraId="323D2B35" w14:textId="4E13CD54" w:rsidR="00C36DB6" w:rsidRPr="000036D1" w:rsidRDefault="009424EB" w:rsidP="00BF400A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Cancer imaging in particular is a heavil</w:t>
      </w:r>
      <w:r w:rsidR="00761033">
        <w:rPr>
          <w:rFonts w:ascii="Times New Roman" w:hAnsi="Times New Roman" w:cs="Times New Roman"/>
        </w:rPr>
        <w:t>y researched area of</w:t>
      </w:r>
      <w:r w:rsidR="00B82FCD" w:rsidRPr="000036D1">
        <w:rPr>
          <w:rFonts w:ascii="Times New Roman" w:hAnsi="Times New Roman" w:cs="Times New Roman"/>
        </w:rPr>
        <w:t xml:space="preserve"> </w:t>
      </w:r>
      <w:proofErr w:type="spellStart"/>
      <w:r w:rsidR="00B82FCD" w:rsidRPr="000036D1">
        <w:rPr>
          <w:rFonts w:ascii="Times New Roman" w:hAnsi="Times New Roman" w:cs="Times New Roman"/>
        </w:rPr>
        <w:t>radiomics</w:t>
      </w:r>
      <w:proofErr w:type="spellEnd"/>
      <w:r w:rsidR="00B82FCD" w:rsidRPr="000036D1">
        <w:rPr>
          <w:rFonts w:ascii="Times New Roman" w:hAnsi="Times New Roman" w:cs="Times New Roman"/>
        </w:rPr>
        <w:t xml:space="preserve">. Tumors are often </w:t>
      </w:r>
      <w:r w:rsidR="00016060" w:rsidRPr="000036D1">
        <w:rPr>
          <w:rFonts w:ascii="Times New Roman" w:hAnsi="Times New Roman" w:cs="Times New Roman"/>
        </w:rPr>
        <w:t xml:space="preserve">spatially and temporally </w:t>
      </w:r>
      <w:r w:rsidR="00BB313C" w:rsidRPr="000036D1">
        <w:rPr>
          <w:rFonts w:ascii="Times New Roman" w:hAnsi="Times New Roman" w:cs="Times New Roman"/>
        </w:rPr>
        <w:t>heterogeneous</w:t>
      </w:r>
      <w:r w:rsidR="00016060" w:rsidRPr="000036D1">
        <w:rPr>
          <w:rFonts w:ascii="Times New Roman" w:hAnsi="Times New Roman" w:cs="Times New Roman"/>
        </w:rPr>
        <w:t xml:space="preserve">. This </w:t>
      </w:r>
      <w:r w:rsidR="00440C15" w:rsidRPr="000036D1">
        <w:rPr>
          <w:rFonts w:ascii="Times New Roman" w:hAnsi="Times New Roman" w:cs="Times New Roman"/>
        </w:rPr>
        <w:t>frequently</w:t>
      </w:r>
      <w:r w:rsidR="00016060" w:rsidRPr="000036D1">
        <w:rPr>
          <w:rFonts w:ascii="Times New Roman" w:hAnsi="Times New Roman" w:cs="Times New Roman"/>
        </w:rPr>
        <w:t xml:space="preserve"> </w:t>
      </w:r>
      <w:r w:rsidR="00996DCC">
        <w:rPr>
          <w:rFonts w:ascii="Times New Roman" w:hAnsi="Times New Roman" w:cs="Times New Roman"/>
        </w:rPr>
        <w:t>requires</w:t>
      </w:r>
      <w:r w:rsidR="001443DA" w:rsidRPr="000036D1">
        <w:rPr>
          <w:rFonts w:ascii="Times New Roman" w:hAnsi="Times New Roman" w:cs="Times New Roman"/>
        </w:rPr>
        <w:t xml:space="preserve"> multiple</w:t>
      </w:r>
      <w:r w:rsidR="00016060" w:rsidRPr="000036D1">
        <w:rPr>
          <w:rFonts w:ascii="Times New Roman" w:hAnsi="Times New Roman" w:cs="Times New Roman"/>
        </w:rPr>
        <w:t xml:space="preserve"> tissue biopsies </w:t>
      </w:r>
      <w:r w:rsidR="00996DCC">
        <w:rPr>
          <w:rFonts w:ascii="Times New Roman" w:hAnsi="Times New Roman" w:cs="Times New Roman"/>
        </w:rPr>
        <w:t>to be performed</w:t>
      </w:r>
      <w:r w:rsidR="00016060" w:rsidRPr="000036D1">
        <w:rPr>
          <w:rFonts w:ascii="Times New Roman" w:hAnsi="Times New Roman" w:cs="Times New Roman"/>
        </w:rPr>
        <w:t xml:space="preserve"> in order to capture the molecular heterogeneity of the tumor</w:t>
      </w:r>
      <w:r w:rsidR="000049DC" w:rsidRPr="000036D1">
        <w:rPr>
          <w:rFonts w:ascii="Times New Roman" w:hAnsi="Times New Roman" w:cs="Times New Roman"/>
        </w:rPr>
        <w:t>,</w:t>
      </w:r>
      <w:r w:rsidR="002720B0" w:rsidRPr="000036D1">
        <w:rPr>
          <w:rFonts w:ascii="Times New Roman" w:hAnsi="Times New Roman" w:cs="Times New Roman"/>
        </w:rPr>
        <w:t xml:space="preserve"> which can be dangerous for the patient</w:t>
      </w:r>
      <w:r w:rsidR="00016060" w:rsidRPr="000036D1">
        <w:rPr>
          <w:rFonts w:ascii="Times New Roman" w:hAnsi="Times New Roman" w:cs="Times New Roman"/>
        </w:rPr>
        <w:t>.</w:t>
      </w:r>
      <w:r w:rsidR="002720B0" w:rsidRPr="000036D1">
        <w:rPr>
          <w:rFonts w:ascii="Times New Roman" w:hAnsi="Times New Roman" w:cs="Times New Roman"/>
        </w:rPr>
        <w:t xml:space="preserve"> </w:t>
      </w:r>
      <w:r w:rsidR="00C72186" w:rsidRPr="000036D1">
        <w:rPr>
          <w:rFonts w:ascii="Times New Roman" w:hAnsi="Times New Roman" w:cs="Times New Roman"/>
        </w:rPr>
        <w:t xml:space="preserve"> </w:t>
      </w:r>
      <w:proofErr w:type="spellStart"/>
      <w:r w:rsidR="00C72186" w:rsidRPr="000036D1">
        <w:rPr>
          <w:rFonts w:ascii="Times New Roman" w:hAnsi="Times New Roman" w:cs="Times New Roman"/>
        </w:rPr>
        <w:t>Radiomics</w:t>
      </w:r>
      <w:proofErr w:type="spellEnd"/>
      <w:r w:rsidR="00C72186" w:rsidRPr="000036D1">
        <w:rPr>
          <w:rFonts w:ascii="Times New Roman" w:hAnsi="Times New Roman" w:cs="Times New Roman"/>
        </w:rPr>
        <w:t xml:space="preserve"> provides a </w:t>
      </w:r>
      <w:r w:rsidR="00597D48" w:rsidRPr="000036D1">
        <w:rPr>
          <w:rFonts w:ascii="Times New Roman" w:hAnsi="Times New Roman" w:cs="Times New Roman"/>
        </w:rPr>
        <w:t xml:space="preserve">non-invasive </w:t>
      </w:r>
      <w:r w:rsidR="000F5624" w:rsidRPr="000036D1">
        <w:rPr>
          <w:rFonts w:ascii="Times New Roman" w:hAnsi="Times New Roman" w:cs="Times New Roman"/>
        </w:rPr>
        <w:t>window into probing</w:t>
      </w:r>
      <w:r w:rsidR="00597D48" w:rsidRPr="000036D1">
        <w:rPr>
          <w:rFonts w:ascii="Times New Roman" w:hAnsi="Times New Roman" w:cs="Times New Roman"/>
        </w:rPr>
        <w:t xml:space="preserve"> the heterogeneity of a tumor</w:t>
      </w:r>
      <w:r w:rsidR="00660719">
        <w:rPr>
          <w:rFonts w:ascii="Times New Roman" w:hAnsi="Times New Roman" w:cs="Times New Roman"/>
        </w:rPr>
        <w:t xml:space="preserve"> </w:t>
      </w:r>
      <w:r w:rsidR="00660719">
        <w:rPr>
          <w:rFonts w:ascii="Times New Roman" w:hAnsi="Times New Roman" w:cs="Times New Roman"/>
        </w:rPr>
        <w:fldChar w:fldCharType="begin"/>
      </w:r>
      <w:r w:rsidR="00CF7328">
        <w:rPr>
          <w:rFonts w:ascii="Times New Roman" w:hAnsi="Times New Roman" w:cs="Times New Roman"/>
        </w:rPr>
        <w:instrText xml:space="preserve"> ADDIN EN.CITE &lt;EndNote&gt;&lt;Cite&gt;&lt;Author&gt;Aerts&lt;/Author&gt;&lt;Year&gt;2014&lt;/Year&gt;&lt;RecNum&gt;21&lt;/RecNum&gt;&lt;DisplayText&gt;&lt;style face="superscript"&gt;2&lt;/style&gt;&lt;/DisplayText&gt;&lt;record&gt;&lt;rec-number&gt;21&lt;/rec-number&gt;&lt;foreign-keys&gt;&lt;key app="EN" db-id="d5pz9fet3xrx2yepe51p9x9a5xrestwaeetx" timestamp="1495993265"&gt;21&lt;/key&gt;&lt;/foreign-keys&gt;&lt;ref-type name="Journal Article"&gt;17&lt;/ref-type&gt;&lt;contributors&gt;&lt;authors&gt;&lt;author&gt;Aerts, Hugo J. W. L.&lt;/author&gt;&lt;author&gt;Velazquez, Emmanuel Rios&lt;/author&gt;&lt;author&gt;Leijenaar, Ralph T. H.&lt;/author&gt;&lt;author&gt;Parmar, Chintan&lt;/author&gt;&lt;author&gt;Grossmann, Patrick&lt;/author&gt;&lt;author&gt;Carvalho, Sara&lt;/author&gt;&lt;author&gt;Bussink, Johan&lt;/author&gt;&lt;author&gt;Monshouwer, René&lt;/author&gt;&lt;author&gt;Haibe-Kains, Benjamin&lt;/author&gt;&lt;author&gt;Rietveld, Derek&lt;/author&gt;&lt;author&gt;Hoebers, Frank&lt;/author&gt;&lt;author&gt;Rietbergen, Michelle M.&lt;/author&gt;&lt;author&gt;Leemans, C. René&lt;/author&gt;&lt;author&gt;Dekker, Andre&lt;/author&gt;&lt;author&gt;Quackenbush, John&lt;/author&gt;&lt;author&gt;Gillies, Robert J.&lt;/author&gt;&lt;author&gt;Lambin, Philippe&lt;/author&gt;&lt;/authors&gt;&lt;/contributors&gt;&lt;titles&gt;&lt;title&gt;Decoding tumour phenotype by noninvasive imaging using a quantitative radiomics approach&lt;/title&gt;&lt;secondary-title&gt;Nature Communications&lt;/secondary-title&gt;&lt;/titles&gt;&lt;periodical&gt;&lt;full-title&gt;Nature Communications&lt;/full-title&gt;&lt;/periodical&gt;&lt;pages&gt;4006&lt;/pages&gt;&lt;volume&gt;5&lt;/volume&gt;&lt;dates&gt;&lt;year&gt;2014&lt;/year&gt;&lt;pub-dates&gt;&lt;date&gt;06/03/online&lt;/date&gt;&lt;/pub-dates&gt;&lt;/dates&gt;&lt;publisher&gt;The Author(s)&lt;/publisher&gt;&lt;work-type&gt;Article&lt;/work-type&gt;&lt;urls&gt;&lt;related-urls&gt;&lt;url&gt;http://dx.doi.org/10.1038/ncomms5006&lt;/url&gt;&lt;/related-urls&gt;&lt;/urls&gt;&lt;electronic-resource-num&gt;10.1038/ncomms5006&amp;#xD;https://www.nature.com/articles/ncomms5006#supplementary-information&lt;/electronic-resource-num&gt;&lt;/record&gt;&lt;/Cite&gt;&lt;/EndNote&gt;</w:instrText>
      </w:r>
      <w:r w:rsidR="00660719">
        <w:rPr>
          <w:rFonts w:ascii="Times New Roman" w:hAnsi="Times New Roman" w:cs="Times New Roman"/>
        </w:rPr>
        <w:fldChar w:fldCharType="separate"/>
      </w:r>
      <w:r w:rsidR="00CF7328" w:rsidRPr="00CF7328">
        <w:rPr>
          <w:rFonts w:ascii="Times New Roman" w:hAnsi="Times New Roman" w:cs="Times New Roman"/>
          <w:noProof/>
          <w:vertAlign w:val="superscript"/>
        </w:rPr>
        <w:t>2</w:t>
      </w:r>
      <w:r w:rsidR="00660719">
        <w:rPr>
          <w:rFonts w:ascii="Times New Roman" w:hAnsi="Times New Roman" w:cs="Times New Roman"/>
        </w:rPr>
        <w:fldChar w:fldCharType="end"/>
      </w:r>
      <w:r w:rsidR="00BF400A">
        <w:rPr>
          <w:rFonts w:ascii="Times New Roman" w:hAnsi="Times New Roman" w:cs="Times New Roman"/>
        </w:rPr>
        <w:t xml:space="preserve">. </w:t>
      </w:r>
      <w:proofErr w:type="spellStart"/>
      <w:r w:rsidR="00C36DB6" w:rsidRPr="000036D1">
        <w:rPr>
          <w:rFonts w:ascii="Times New Roman" w:hAnsi="Times New Roman" w:cs="Times New Roman"/>
        </w:rPr>
        <w:t>Gliomas</w:t>
      </w:r>
      <w:proofErr w:type="spellEnd"/>
      <w:r w:rsidR="00C36DB6" w:rsidRPr="000036D1">
        <w:rPr>
          <w:rFonts w:ascii="Times New Roman" w:hAnsi="Times New Roman" w:cs="Times New Roman"/>
        </w:rPr>
        <w:t xml:space="preserve"> are the most common variety of primary brain malignancies</w:t>
      </w:r>
      <w:r w:rsidR="0018422B" w:rsidRPr="000036D1">
        <w:rPr>
          <w:rFonts w:ascii="Times New Roman" w:hAnsi="Times New Roman" w:cs="Times New Roman"/>
        </w:rPr>
        <w:t xml:space="preserve"> and have a</w:t>
      </w:r>
      <w:r w:rsidR="00C36DB6" w:rsidRPr="000036D1">
        <w:rPr>
          <w:rFonts w:ascii="Times New Roman" w:hAnsi="Times New Roman" w:cs="Times New Roman"/>
        </w:rPr>
        <w:t xml:space="preserve"> high degree of intrinsic heterogeneity.</w:t>
      </w:r>
      <w:r w:rsidR="00B90C01" w:rsidRPr="000036D1">
        <w:rPr>
          <w:rFonts w:ascii="Times New Roman" w:hAnsi="Times New Roman" w:cs="Times New Roman"/>
        </w:rPr>
        <w:t xml:space="preserve"> This heterogeneity is apparent in their </w:t>
      </w:r>
      <w:r w:rsidR="00E43F0D" w:rsidRPr="000036D1">
        <w:rPr>
          <w:rFonts w:ascii="Times New Roman" w:hAnsi="Times New Roman" w:cs="Times New Roman"/>
        </w:rPr>
        <w:t>app</w:t>
      </w:r>
      <w:r w:rsidR="005F2415" w:rsidRPr="000036D1">
        <w:rPr>
          <w:rFonts w:ascii="Times New Roman" w:hAnsi="Times New Roman" w:cs="Times New Roman"/>
        </w:rPr>
        <w:t>earance and shape upon imaging, makin</w:t>
      </w:r>
      <w:r w:rsidR="0060713E" w:rsidRPr="000036D1">
        <w:rPr>
          <w:rFonts w:ascii="Times New Roman" w:hAnsi="Times New Roman" w:cs="Times New Roman"/>
        </w:rPr>
        <w:t>g prognosis difficult</w:t>
      </w:r>
      <w:r w:rsidR="00660719">
        <w:rPr>
          <w:rFonts w:ascii="Times New Roman" w:hAnsi="Times New Roman" w:cs="Times New Roman"/>
        </w:rPr>
        <w:t xml:space="preserve"> </w:t>
      </w:r>
      <w:r w:rsidR="00660719">
        <w:rPr>
          <w:rFonts w:ascii="Times New Roman" w:hAnsi="Times New Roman" w:cs="Times New Roman"/>
        </w:rPr>
        <w:fldChar w:fldCharType="begin"/>
      </w:r>
      <w:r w:rsidR="00CF7328">
        <w:rPr>
          <w:rFonts w:ascii="Times New Roman" w:hAnsi="Times New Roman" w:cs="Times New Roman"/>
        </w:rPr>
        <w:instrText xml:space="preserve"> ADDIN EN.CITE &lt;EndNote&gt;&lt;Cite&gt;&lt;Author&gt;Network&lt;/Author&gt;&lt;Year&gt;2015&lt;/Year&gt;&lt;RecNum&gt;22&lt;/RecNum&gt;&lt;DisplayText&gt;&lt;style face="superscript"&gt;3&lt;/style&gt;&lt;/DisplayText&gt;&lt;record&gt;&lt;rec-number&gt;22&lt;/rec-number&gt;&lt;foreign-keys&gt;&lt;key app="EN" db-id="d5pz9fet3xrx2yepe51p9x9a5xrestwaeetx" timestamp="1495993265"&gt;22&lt;/key&gt;&lt;/foreign-keys&gt;&lt;ref-type name="Journal Article"&gt;17&lt;/ref-type&gt;&lt;contributors&gt;&lt;authors&gt;&lt;author&gt;The Cancer Genome Atlas Research Network&lt;/author&gt;&lt;/authors&gt;&lt;/contributors&gt;&lt;titles&gt;&lt;title&gt;Comprehensive, Integrative Genomic Analysis of Diffuse Lower-Grade Gliomas&lt;/title&gt;&lt;secondary-title&gt;New England Journal of Medicine&lt;/secondary-title&gt;&lt;/titles&gt;&lt;periodical&gt;&lt;full-title&gt;New England Journal of Medicine&lt;/full-title&gt;&lt;/periodical&gt;&lt;pages&gt;2481-2498&lt;/pages&gt;&lt;volume&gt;372&lt;/volume&gt;&lt;number&gt;26&lt;/number&gt;&lt;dates&gt;&lt;year&gt;2015&lt;/year&gt;&lt;/dates&gt;&lt;accession-num&gt;26061751&lt;/accession-num&gt;&lt;urls&gt;&lt;related-urls&gt;&lt;url&gt;http://www.nejm.org/doi/full/10.1056/NEJMoa1402121&lt;/url&gt;&lt;/related-urls&gt;&lt;/urls&gt;&lt;electronic-resource-num&gt;10.1056/NEJMoa1402121&lt;/electronic-resource-num&gt;&lt;/record&gt;&lt;/Cite&gt;&lt;/EndNote&gt;</w:instrText>
      </w:r>
      <w:r w:rsidR="00660719">
        <w:rPr>
          <w:rFonts w:ascii="Times New Roman" w:hAnsi="Times New Roman" w:cs="Times New Roman"/>
        </w:rPr>
        <w:fldChar w:fldCharType="separate"/>
      </w:r>
      <w:r w:rsidR="00CF7328" w:rsidRPr="00CF7328">
        <w:rPr>
          <w:rFonts w:ascii="Times New Roman" w:hAnsi="Times New Roman" w:cs="Times New Roman"/>
          <w:noProof/>
          <w:vertAlign w:val="superscript"/>
        </w:rPr>
        <w:t>3</w:t>
      </w:r>
      <w:r w:rsidR="00660719">
        <w:rPr>
          <w:rFonts w:ascii="Times New Roman" w:hAnsi="Times New Roman" w:cs="Times New Roman"/>
        </w:rPr>
        <w:fldChar w:fldCharType="end"/>
      </w:r>
      <w:r w:rsidR="0060713E" w:rsidRPr="000036D1">
        <w:rPr>
          <w:rFonts w:ascii="Times New Roman" w:hAnsi="Times New Roman" w:cs="Times New Roman"/>
        </w:rPr>
        <w:t xml:space="preserve">. </w:t>
      </w:r>
      <w:proofErr w:type="spellStart"/>
      <w:r w:rsidR="0060713E" w:rsidRPr="000036D1">
        <w:rPr>
          <w:rFonts w:ascii="Times New Roman" w:hAnsi="Times New Roman" w:cs="Times New Roman"/>
        </w:rPr>
        <w:t>Radiomic</w:t>
      </w:r>
      <w:proofErr w:type="spellEnd"/>
      <w:r w:rsidR="0060713E" w:rsidRPr="000036D1">
        <w:rPr>
          <w:rFonts w:ascii="Times New Roman" w:hAnsi="Times New Roman" w:cs="Times New Roman"/>
        </w:rPr>
        <w:t xml:space="preserve"> analysis of </w:t>
      </w:r>
      <w:proofErr w:type="spellStart"/>
      <w:r w:rsidR="0060713E" w:rsidRPr="000036D1">
        <w:rPr>
          <w:rFonts w:ascii="Times New Roman" w:hAnsi="Times New Roman" w:cs="Times New Roman"/>
        </w:rPr>
        <w:t>glioma</w:t>
      </w:r>
      <w:proofErr w:type="spellEnd"/>
      <w:r w:rsidR="0060713E" w:rsidRPr="000036D1">
        <w:rPr>
          <w:rFonts w:ascii="Times New Roman" w:hAnsi="Times New Roman" w:cs="Times New Roman"/>
        </w:rPr>
        <w:t xml:space="preserve"> </w:t>
      </w:r>
      <w:r w:rsidR="006236C3" w:rsidRPr="000036D1">
        <w:rPr>
          <w:rFonts w:ascii="Times New Roman" w:hAnsi="Times New Roman" w:cs="Times New Roman"/>
        </w:rPr>
        <w:t xml:space="preserve">medical </w:t>
      </w:r>
      <w:r w:rsidR="003579D9" w:rsidRPr="000036D1">
        <w:rPr>
          <w:rFonts w:ascii="Times New Roman" w:hAnsi="Times New Roman" w:cs="Times New Roman"/>
        </w:rPr>
        <w:t>imaging</w:t>
      </w:r>
      <w:r w:rsidR="005F2415" w:rsidRPr="000036D1">
        <w:rPr>
          <w:rFonts w:ascii="Times New Roman" w:hAnsi="Times New Roman" w:cs="Times New Roman"/>
        </w:rPr>
        <w:t xml:space="preserve"> </w:t>
      </w:r>
      <w:r w:rsidR="00FE6EDB" w:rsidRPr="000036D1">
        <w:rPr>
          <w:rFonts w:ascii="Times New Roman" w:hAnsi="Times New Roman" w:cs="Times New Roman"/>
        </w:rPr>
        <w:t>can</w:t>
      </w:r>
      <w:r w:rsidR="0081348D" w:rsidRPr="000036D1">
        <w:rPr>
          <w:rFonts w:ascii="Times New Roman" w:hAnsi="Times New Roman" w:cs="Times New Roman"/>
        </w:rPr>
        <w:t xml:space="preserve"> </w:t>
      </w:r>
      <w:r w:rsidR="00014000" w:rsidRPr="000036D1">
        <w:rPr>
          <w:rFonts w:ascii="Times New Roman" w:hAnsi="Times New Roman" w:cs="Times New Roman"/>
        </w:rPr>
        <w:t xml:space="preserve">provide </w:t>
      </w:r>
      <w:r w:rsidR="00E110D8" w:rsidRPr="000036D1">
        <w:rPr>
          <w:rFonts w:ascii="Times New Roman" w:hAnsi="Times New Roman" w:cs="Times New Roman"/>
        </w:rPr>
        <w:t>additional</w:t>
      </w:r>
      <w:r w:rsidR="00014000" w:rsidRPr="000036D1">
        <w:rPr>
          <w:rFonts w:ascii="Times New Roman" w:hAnsi="Times New Roman" w:cs="Times New Roman"/>
        </w:rPr>
        <w:t xml:space="preserve"> information about a </w:t>
      </w:r>
      <w:r w:rsidR="00FE6EDB" w:rsidRPr="000036D1">
        <w:rPr>
          <w:rFonts w:ascii="Times New Roman" w:hAnsi="Times New Roman" w:cs="Times New Roman"/>
        </w:rPr>
        <w:t>patient’s</w:t>
      </w:r>
      <w:r w:rsidR="00014000" w:rsidRPr="000036D1">
        <w:rPr>
          <w:rFonts w:ascii="Times New Roman" w:hAnsi="Times New Roman" w:cs="Times New Roman"/>
        </w:rPr>
        <w:t xml:space="preserve"> prognosis and likely survival outcomes</w:t>
      </w:r>
      <w:r w:rsidR="00660719">
        <w:rPr>
          <w:rFonts w:ascii="Times New Roman" w:hAnsi="Times New Roman" w:cs="Times New Roman"/>
        </w:rPr>
        <w:t xml:space="preserve"> </w:t>
      </w:r>
      <w:r w:rsidR="00660719">
        <w:rPr>
          <w:rFonts w:ascii="Times New Roman" w:hAnsi="Times New Roman" w:cs="Times New Roman"/>
        </w:rPr>
        <w:fldChar w:fldCharType="begin">
          <w:fldData xml:space="preserve">PEVuZE5vdGU+PENpdGU+PEF1dGhvcj5Lb3Ryb3Rzb3U8L0F1dGhvcj48WWVhcj4yMDE2PC9ZZWFy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=
</w:fldData>
        </w:fldChar>
      </w:r>
      <w:r w:rsidR="00C7745B">
        <w:rPr>
          <w:rFonts w:ascii="Times New Roman" w:hAnsi="Times New Roman" w:cs="Times New Roman"/>
        </w:rPr>
        <w:instrText xml:space="preserve"> ADDIN EN.CITE </w:instrText>
      </w:r>
      <w:r w:rsidR="00C7745B">
        <w:rPr>
          <w:rFonts w:ascii="Times New Roman" w:hAnsi="Times New Roman" w:cs="Times New Roman"/>
        </w:rPr>
        <w:fldChar w:fldCharType="begin">
          <w:fldData xml:space="preserve">PEVuZE5vdGU+PENpdGU+PEF1dGhvcj5Lb3Ryb3Rzb3U8L0F1dGhvcj48WWVhcj4yMDE2PC9ZZWFy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=
</w:fldData>
        </w:fldChar>
      </w:r>
      <w:r w:rsidR="00C7745B">
        <w:rPr>
          <w:rFonts w:ascii="Times New Roman" w:hAnsi="Times New Roman" w:cs="Times New Roman"/>
        </w:rPr>
        <w:instrText xml:space="preserve"> ADDIN EN.CITE.DATA </w:instrText>
      </w:r>
      <w:r w:rsidR="00C7745B">
        <w:rPr>
          <w:rFonts w:ascii="Times New Roman" w:hAnsi="Times New Roman" w:cs="Times New Roman"/>
        </w:rPr>
      </w:r>
      <w:r w:rsidR="00C7745B">
        <w:rPr>
          <w:rFonts w:ascii="Times New Roman" w:hAnsi="Times New Roman" w:cs="Times New Roman"/>
        </w:rPr>
        <w:fldChar w:fldCharType="end"/>
      </w:r>
      <w:r w:rsidR="00660719">
        <w:rPr>
          <w:rFonts w:ascii="Times New Roman" w:hAnsi="Times New Roman" w:cs="Times New Roman"/>
        </w:rPr>
      </w:r>
      <w:r w:rsidR="00660719"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4-6</w:t>
      </w:r>
      <w:r w:rsidR="00660719">
        <w:rPr>
          <w:rFonts w:ascii="Times New Roman" w:hAnsi="Times New Roman" w:cs="Times New Roman"/>
        </w:rPr>
        <w:fldChar w:fldCharType="end"/>
      </w:r>
      <w:r w:rsidR="00014000" w:rsidRPr="000036D1">
        <w:rPr>
          <w:rFonts w:ascii="Times New Roman" w:hAnsi="Times New Roman" w:cs="Times New Roman"/>
        </w:rPr>
        <w:t xml:space="preserve">. </w:t>
      </w:r>
    </w:p>
    <w:p w14:paraId="4DB3C141" w14:textId="319A547F" w:rsidR="008F762F" w:rsidRPr="000036D1" w:rsidRDefault="00D14C09" w:rsidP="00B26EF2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ough significant research has been conducted on the application of machine learning algorithms </w:t>
      </w:r>
      <w:r w:rsidR="00462559" w:rsidRPr="000036D1">
        <w:rPr>
          <w:rFonts w:ascii="Times New Roman" w:hAnsi="Times New Roman" w:cs="Times New Roman"/>
        </w:rPr>
        <w:t xml:space="preserve">to </w:t>
      </w:r>
      <w:proofErr w:type="spellStart"/>
      <w:r w:rsidR="00462559" w:rsidRPr="000036D1">
        <w:rPr>
          <w:rFonts w:ascii="Times New Roman" w:hAnsi="Times New Roman" w:cs="Times New Roman"/>
        </w:rPr>
        <w:t>radiomic</w:t>
      </w:r>
      <w:proofErr w:type="spellEnd"/>
      <w:r w:rsidR="00462559" w:rsidRPr="000036D1">
        <w:rPr>
          <w:rFonts w:ascii="Times New Roman" w:hAnsi="Times New Roman" w:cs="Times New Roman"/>
        </w:rPr>
        <w:t xml:space="preserve"> features</w:t>
      </w:r>
      <w:r w:rsidRPr="000036D1">
        <w:rPr>
          <w:rFonts w:ascii="Times New Roman" w:hAnsi="Times New Roman" w:cs="Times New Roman"/>
        </w:rPr>
        <w:t xml:space="preserve"> for prognostic prediction</w:t>
      </w:r>
      <w:r w:rsidR="00721CF5">
        <w:rPr>
          <w:rFonts w:ascii="Times New Roman" w:hAnsi="Times New Roman" w:cs="Times New Roman"/>
        </w:rPr>
        <w:t xml:space="preserve"> </w:t>
      </w:r>
      <w:r w:rsidR="00721CF5">
        <w:rPr>
          <w:rFonts w:ascii="Times New Roman" w:hAnsi="Times New Roman" w:cs="Times New Roman"/>
        </w:rPr>
        <w:fldChar w:fldCharType="begin">
          <w:fldData xml:space="preserve">PEVuZE5vdGU+PENpdGU+PEF1dGhvcj5QYXJtYXI8L0F1dGhvcj48WWVhcj4yMDE1PC9ZZWFyPjxS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</w:fldData>
        </w:fldChar>
      </w:r>
      <w:r w:rsidR="00C7745B">
        <w:rPr>
          <w:rFonts w:ascii="Times New Roman" w:hAnsi="Times New Roman" w:cs="Times New Roman"/>
        </w:rPr>
        <w:instrText xml:space="preserve"> ADDIN EN.CITE </w:instrText>
      </w:r>
      <w:r w:rsidR="00C7745B">
        <w:rPr>
          <w:rFonts w:ascii="Times New Roman" w:hAnsi="Times New Roman" w:cs="Times New Roman"/>
        </w:rPr>
        <w:fldChar w:fldCharType="begin">
          <w:fldData xml:space="preserve">PEVuZE5vdGU+PENpdGU+PEF1dGhvcj5QYXJtYXI8L0F1dGhvcj48WWVhcj4yMDE1PC9ZZWFyPjxS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</w:fldData>
        </w:fldChar>
      </w:r>
      <w:r w:rsidR="00C7745B">
        <w:rPr>
          <w:rFonts w:ascii="Times New Roman" w:hAnsi="Times New Roman" w:cs="Times New Roman"/>
        </w:rPr>
        <w:instrText xml:space="preserve"> ADDIN EN.CITE.DATA </w:instrText>
      </w:r>
      <w:r w:rsidR="00C7745B">
        <w:rPr>
          <w:rFonts w:ascii="Times New Roman" w:hAnsi="Times New Roman" w:cs="Times New Roman"/>
        </w:rPr>
      </w:r>
      <w:r w:rsidR="00C7745B">
        <w:rPr>
          <w:rFonts w:ascii="Times New Roman" w:hAnsi="Times New Roman" w:cs="Times New Roman"/>
        </w:rPr>
        <w:fldChar w:fldCharType="end"/>
      </w:r>
      <w:r w:rsidR="00721CF5">
        <w:rPr>
          <w:rFonts w:ascii="Times New Roman" w:hAnsi="Times New Roman" w:cs="Times New Roman"/>
        </w:rPr>
      </w:r>
      <w:r w:rsidR="00721CF5"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7-8</w:t>
      </w:r>
      <w:r w:rsidR="00721CF5">
        <w:rPr>
          <w:rFonts w:ascii="Times New Roman" w:hAnsi="Times New Roman" w:cs="Times New Roman"/>
        </w:rPr>
        <w:fldChar w:fldCharType="end"/>
      </w:r>
      <w:r w:rsidRPr="000036D1">
        <w:rPr>
          <w:rFonts w:ascii="Times New Roman" w:hAnsi="Times New Roman" w:cs="Times New Roman"/>
        </w:rPr>
        <w:t xml:space="preserve">, there is still much that is unknown about which </w:t>
      </w:r>
      <w:r w:rsidR="00EC1AFA" w:rsidRPr="000036D1">
        <w:rPr>
          <w:rFonts w:ascii="Times New Roman" w:hAnsi="Times New Roman" w:cs="Times New Roman"/>
        </w:rPr>
        <w:t>models</w:t>
      </w:r>
      <w:r w:rsidRPr="000036D1">
        <w:rPr>
          <w:rFonts w:ascii="Times New Roman" w:hAnsi="Times New Roman" w:cs="Times New Roman"/>
        </w:rPr>
        <w:t xml:space="preserve"> are best due to lack of standardization in the field. </w:t>
      </w:r>
    </w:p>
    <w:p w14:paraId="6067E44F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6943A785" w14:textId="6D4A3C7A" w:rsidR="00B86070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Problem Statement</w:t>
      </w:r>
    </w:p>
    <w:p w14:paraId="2EDFFD66" w14:textId="5F36E414" w:rsidR="00942839" w:rsidRPr="000036D1" w:rsidRDefault="00942839" w:rsidP="00942839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e goal of this project is to determine which </w:t>
      </w:r>
      <w:r w:rsidR="00FA2FAB">
        <w:rPr>
          <w:rFonts w:ascii="Times New Roman" w:hAnsi="Times New Roman" w:cs="Times New Roman"/>
        </w:rPr>
        <w:t xml:space="preserve">supervised </w:t>
      </w:r>
      <w:r w:rsidRPr="000036D1">
        <w:rPr>
          <w:rFonts w:ascii="Times New Roman" w:hAnsi="Times New Roman" w:cs="Times New Roman"/>
        </w:rPr>
        <w:t xml:space="preserve">machine learning classification models are the most suitable for predicting prognostic information from </w:t>
      </w:r>
      <w:proofErr w:type="spellStart"/>
      <w:r w:rsidRPr="000036D1">
        <w:rPr>
          <w:rFonts w:ascii="Times New Roman" w:hAnsi="Times New Roman" w:cs="Times New Roman"/>
        </w:rPr>
        <w:t>radiomic</w:t>
      </w:r>
      <w:proofErr w:type="spellEnd"/>
      <w:r w:rsidRPr="000036D1">
        <w:rPr>
          <w:rFonts w:ascii="Times New Roman" w:hAnsi="Times New Roman" w:cs="Times New Roman"/>
        </w:rPr>
        <w:t xml:space="preserve"> features of </w:t>
      </w:r>
      <w:proofErr w:type="spellStart"/>
      <w:r w:rsidR="00CF7328">
        <w:rPr>
          <w:rFonts w:ascii="Times New Roman" w:hAnsi="Times New Roman" w:cs="Times New Roman"/>
        </w:rPr>
        <w:t>glioblastoma</w:t>
      </w:r>
      <w:proofErr w:type="spellEnd"/>
      <w:r w:rsidR="00CA6DBC">
        <w:rPr>
          <w:rFonts w:ascii="Times New Roman" w:hAnsi="Times New Roman" w:cs="Times New Roman"/>
        </w:rPr>
        <w:t xml:space="preserve"> m</w:t>
      </w:r>
      <w:r w:rsidR="00CF7328">
        <w:rPr>
          <w:rFonts w:ascii="Times New Roman" w:hAnsi="Times New Roman" w:cs="Times New Roman"/>
        </w:rPr>
        <w:t xml:space="preserve">agnetic </w:t>
      </w:r>
      <w:r w:rsidR="00CA6DBC">
        <w:rPr>
          <w:rFonts w:ascii="Times New Roman" w:hAnsi="Times New Roman" w:cs="Times New Roman"/>
        </w:rPr>
        <w:t>r</w:t>
      </w:r>
      <w:r w:rsidR="00B677A3">
        <w:rPr>
          <w:rFonts w:ascii="Times New Roman" w:hAnsi="Times New Roman" w:cs="Times New Roman"/>
        </w:rPr>
        <w:t>esonance</w:t>
      </w:r>
      <w:r w:rsidR="00CA6DBC">
        <w:rPr>
          <w:rFonts w:ascii="Times New Roman" w:hAnsi="Times New Roman" w:cs="Times New Roman"/>
        </w:rPr>
        <w:t xml:space="preserve"> i</w:t>
      </w:r>
      <w:r w:rsidR="00CF7328">
        <w:rPr>
          <w:rFonts w:ascii="Times New Roman" w:hAnsi="Times New Roman" w:cs="Times New Roman"/>
        </w:rPr>
        <w:t>maging</w:t>
      </w:r>
      <w:r w:rsidRPr="000036D1">
        <w:rPr>
          <w:rFonts w:ascii="Times New Roman" w:hAnsi="Times New Roman" w:cs="Times New Roman"/>
        </w:rPr>
        <w:t xml:space="preserve"> </w:t>
      </w:r>
      <w:r w:rsidR="00CF7328">
        <w:rPr>
          <w:rFonts w:ascii="Times New Roman" w:hAnsi="Times New Roman" w:cs="Times New Roman"/>
        </w:rPr>
        <w:t>scans</w:t>
      </w:r>
      <w:r w:rsidRPr="000036D1">
        <w:rPr>
          <w:rFonts w:ascii="Times New Roman" w:hAnsi="Times New Roman" w:cs="Times New Roman"/>
        </w:rPr>
        <w:t xml:space="preserve"> acquired from the </w:t>
      </w:r>
      <w:r w:rsidR="00A85E72">
        <w:rPr>
          <w:rFonts w:ascii="Times New Roman" w:hAnsi="Times New Roman" w:cs="Times New Roman"/>
        </w:rPr>
        <w:t xml:space="preserve">2017 </w:t>
      </w:r>
      <w:r w:rsidRPr="000036D1">
        <w:rPr>
          <w:rFonts w:ascii="Times New Roman" w:hAnsi="Times New Roman" w:cs="Times New Roman"/>
        </w:rPr>
        <w:t xml:space="preserve">Multimodal Brain Tumor Segmentation Challenge. A variety of supervised classification methods trained on </w:t>
      </w:r>
      <w:proofErr w:type="spellStart"/>
      <w:r w:rsidRPr="000036D1">
        <w:rPr>
          <w:rFonts w:ascii="Times New Roman" w:hAnsi="Times New Roman" w:cs="Times New Roman"/>
        </w:rPr>
        <w:t>radiomic</w:t>
      </w:r>
      <w:proofErr w:type="spellEnd"/>
      <w:r w:rsidRPr="000036D1">
        <w:rPr>
          <w:rFonts w:ascii="Times New Roman" w:hAnsi="Times New Roman" w:cs="Times New Roman"/>
        </w:rPr>
        <w:t xml:space="preserve"> feature data and known prognostic outcomes will be compared </w:t>
      </w:r>
      <w:r w:rsidR="000A54A2">
        <w:rPr>
          <w:rFonts w:ascii="Times New Roman" w:hAnsi="Times New Roman" w:cs="Times New Roman"/>
        </w:rPr>
        <w:t xml:space="preserve">through quantifiable metrics </w:t>
      </w:r>
      <w:r w:rsidRPr="000036D1">
        <w:rPr>
          <w:rFonts w:ascii="Times New Roman" w:hAnsi="Times New Roman" w:cs="Times New Roman"/>
        </w:rPr>
        <w:t xml:space="preserve">to determine which method most accurately predicts the prognostic class for a set of new patients unseen </w:t>
      </w:r>
      <w:proofErr w:type="spellStart"/>
      <w:r w:rsidRPr="000036D1">
        <w:rPr>
          <w:rFonts w:ascii="Times New Roman" w:hAnsi="Times New Roman" w:cs="Times New Roman"/>
        </w:rPr>
        <w:t>radiomic</w:t>
      </w:r>
      <w:proofErr w:type="spellEnd"/>
      <w:r w:rsidRPr="000036D1">
        <w:rPr>
          <w:rFonts w:ascii="Times New Roman" w:hAnsi="Times New Roman" w:cs="Times New Roman"/>
        </w:rPr>
        <w:t xml:space="preserve"> feature inputs. </w:t>
      </w:r>
    </w:p>
    <w:p w14:paraId="0A3D00C6" w14:textId="77777777" w:rsidR="005A4DC3" w:rsidRDefault="005A4DC3" w:rsidP="005A4DC3">
      <w:pPr>
        <w:rPr>
          <w:rFonts w:ascii="Times New Roman" w:hAnsi="Times New Roman" w:cs="Times New Roman"/>
        </w:rPr>
      </w:pPr>
    </w:p>
    <w:p w14:paraId="2CF88F1E" w14:textId="73A2626D" w:rsidR="00D4060C" w:rsidRPr="000036D1" w:rsidRDefault="002943B0" w:rsidP="005A4DC3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The</w:t>
      </w:r>
      <w:r w:rsidR="007E28C2">
        <w:rPr>
          <w:rFonts w:ascii="Times New Roman" w:hAnsi="Times New Roman" w:cs="Times New Roman"/>
        </w:rPr>
        <w:t xml:space="preserve"> </w:t>
      </w:r>
      <w:r w:rsidR="007E28C2" w:rsidRPr="000036D1">
        <w:rPr>
          <w:rFonts w:ascii="Times New Roman" w:hAnsi="Times New Roman" w:cs="Times New Roman"/>
        </w:rPr>
        <w:t xml:space="preserve">Multimodal Brain Tumor Segmentation </w:t>
      </w:r>
      <w:r w:rsidR="007E28C2">
        <w:rPr>
          <w:rFonts w:ascii="Times New Roman" w:hAnsi="Times New Roman" w:cs="Times New Roman"/>
        </w:rPr>
        <w:t>(</w:t>
      </w:r>
      <w:proofErr w:type="spellStart"/>
      <w:r w:rsidR="00942839" w:rsidRPr="000036D1">
        <w:rPr>
          <w:rFonts w:ascii="Times New Roman" w:hAnsi="Times New Roman" w:cs="Times New Roman"/>
        </w:rPr>
        <w:t>BraTS</w:t>
      </w:r>
      <w:proofErr w:type="spellEnd"/>
      <w:r w:rsidR="007E28C2">
        <w:rPr>
          <w:rFonts w:ascii="Times New Roman" w:hAnsi="Times New Roman" w:cs="Times New Roman"/>
        </w:rPr>
        <w:t>)</w:t>
      </w:r>
      <w:r w:rsidR="00942839" w:rsidRPr="000036D1">
        <w:rPr>
          <w:rFonts w:ascii="Times New Roman" w:hAnsi="Times New Roman" w:cs="Times New Roman"/>
        </w:rPr>
        <w:t xml:space="preserve"> </w:t>
      </w:r>
      <w:r w:rsidRPr="000036D1">
        <w:rPr>
          <w:rFonts w:ascii="Times New Roman" w:hAnsi="Times New Roman" w:cs="Times New Roman"/>
        </w:rPr>
        <w:t>Challenge</w:t>
      </w:r>
      <w:r w:rsidR="002244F5" w:rsidRPr="000036D1">
        <w:rPr>
          <w:rFonts w:ascii="Times New Roman" w:hAnsi="Times New Roman" w:cs="Times New Roman"/>
        </w:rPr>
        <w:t xml:space="preserve"> </w:t>
      </w:r>
      <w:r w:rsidR="00CF7328">
        <w:rPr>
          <w:rFonts w:ascii="Times New Roman" w:hAnsi="Times New Roman" w:cs="Times New Roman"/>
        </w:rPr>
        <w:fldChar w:fldCharType="begin">
          <w:fldData xml:space="preserve">PEVuZE5vdGU+PENpdGU+PEF1dGhvcj5NZW56ZTwvQXV0aG9yPjxZZWFyPjIwMTU8L1llYXI+PFJl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</w:fldData>
        </w:fldChar>
      </w:r>
      <w:r w:rsidR="00C7745B">
        <w:rPr>
          <w:rFonts w:ascii="Times New Roman" w:hAnsi="Times New Roman" w:cs="Times New Roman"/>
        </w:rPr>
        <w:instrText xml:space="preserve"> ADDIN EN.CITE </w:instrText>
      </w:r>
      <w:r w:rsidR="00C7745B">
        <w:rPr>
          <w:rFonts w:ascii="Times New Roman" w:hAnsi="Times New Roman" w:cs="Times New Roman"/>
        </w:rPr>
        <w:fldChar w:fldCharType="begin">
          <w:fldData xml:space="preserve">PEVuZE5vdGU+PENpdGU+PEF1dGhvcj5NZW56ZTwvQXV0aG9yPjxZZWFyPjIwMTU8L1llYXI+PFJl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</w:fldData>
        </w:fldChar>
      </w:r>
      <w:r w:rsidR="00C7745B">
        <w:rPr>
          <w:rFonts w:ascii="Times New Roman" w:hAnsi="Times New Roman" w:cs="Times New Roman"/>
        </w:rPr>
        <w:instrText xml:space="preserve"> ADDIN EN.CITE.DATA </w:instrText>
      </w:r>
      <w:r w:rsidR="00C7745B">
        <w:rPr>
          <w:rFonts w:ascii="Times New Roman" w:hAnsi="Times New Roman" w:cs="Times New Roman"/>
        </w:rPr>
      </w:r>
      <w:r w:rsidR="00C7745B">
        <w:rPr>
          <w:rFonts w:ascii="Times New Roman" w:hAnsi="Times New Roman" w:cs="Times New Roman"/>
        </w:rPr>
        <w:fldChar w:fldCharType="end"/>
      </w:r>
      <w:r w:rsidR="00CF7328">
        <w:rPr>
          <w:rFonts w:ascii="Times New Roman" w:hAnsi="Times New Roman" w:cs="Times New Roman"/>
        </w:rPr>
      </w:r>
      <w:r w:rsidR="00CF7328"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9</w:t>
      </w:r>
      <w:r w:rsidR="00CF7328">
        <w:rPr>
          <w:rFonts w:ascii="Times New Roman" w:hAnsi="Times New Roman" w:cs="Times New Roman"/>
        </w:rPr>
        <w:fldChar w:fldCharType="end"/>
      </w:r>
      <w:r w:rsidR="00CF7328">
        <w:rPr>
          <w:rFonts w:ascii="Times New Roman" w:hAnsi="Times New Roman" w:cs="Times New Roman"/>
        </w:rPr>
        <w:t xml:space="preserve"> </w:t>
      </w:r>
      <w:r w:rsidRPr="000036D1">
        <w:rPr>
          <w:rFonts w:ascii="Times New Roman" w:hAnsi="Times New Roman" w:cs="Times New Roman"/>
        </w:rPr>
        <w:t xml:space="preserve">is an annual competition that seeks to employ the brightest minds in </w:t>
      </w:r>
      <w:r w:rsidR="00854C4C">
        <w:rPr>
          <w:rFonts w:ascii="Times New Roman" w:hAnsi="Times New Roman" w:cs="Times New Roman"/>
        </w:rPr>
        <w:t>computational</w:t>
      </w:r>
      <w:r w:rsidRPr="000036D1">
        <w:rPr>
          <w:rFonts w:ascii="Times New Roman" w:hAnsi="Times New Roman" w:cs="Times New Roman"/>
        </w:rPr>
        <w:t xml:space="preserve"> radiology to develop the following:</w:t>
      </w:r>
    </w:p>
    <w:p w14:paraId="301E1CC4" w14:textId="06E751EA" w:rsidR="002943B0" w:rsidRPr="000036D1" w:rsidRDefault="002943B0" w:rsidP="002943B0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lastRenderedPageBreak/>
        <w:t xml:space="preserve">- Accurate segmentation algorithms of </w:t>
      </w:r>
      <w:proofErr w:type="spellStart"/>
      <w:r w:rsidRPr="000036D1">
        <w:rPr>
          <w:rFonts w:ascii="Times New Roman" w:hAnsi="Times New Roman" w:cs="Times New Roman"/>
        </w:rPr>
        <w:t>gliomas</w:t>
      </w:r>
      <w:proofErr w:type="spellEnd"/>
      <w:r w:rsidRPr="000036D1">
        <w:rPr>
          <w:rFonts w:ascii="Times New Roman" w:hAnsi="Times New Roman" w:cs="Times New Roman"/>
        </w:rPr>
        <w:t xml:space="preserve"> in </w:t>
      </w:r>
      <w:r w:rsidR="002B039A">
        <w:rPr>
          <w:rFonts w:ascii="Times New Roman" w:hAnsi="Times New Roman" w:cs="Times New Roman"/>
        </w:rPr>
        <w:t>magnetic resonance</w:t>
      </w:r>
      <w:r w:rsidRPr="000036D1">
        <w:rPr>
          <w:rFonts w:ascii="Times New Roman" w:hAnsi="Times New Roman" w:cs="Times New Roman"/>
        </w:rPr>
        <w:t xml:space="preserve"> </w:t>
      </w:r>
      <w:r w:rsidR="002B039A">
        <w:rPr>
          <w:rFonts w:ascii="Times New Roman" w:hAnsi="Times New Roman" w:cs="Times New Roman"/>
        </w:rPr>
        <w:t>images</w:t>
      </w:r>
      <w:r w:rsidRPr="000036D1">
        <w:rPr>
          <w:rFonts w:ascii="Times New Roman" w:hAnsi="Times New Roman" w:cs="Times New Roman"/>
        </w:rPr>
        <w:t xml:space="preserve">. </w:t>
      </w:r>
    </w:p>
    <w:p w14:paraId="0E426173" w14:textId="77777777" w:rsidR="002943B0" w:rsidRPr="000036D1" w:rsidRDefault="002943B0" w:rsidP="002943B0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- </w:t>
      </w:r>
      <w:r w:rsidRPr="000036D1">
        <w:rPr>
          <w:rFonts w:ascii="Times New Roman" w:hAnsi="Times New Roman" w:cs="Times New Roman"/>
          <w:i/>
        </w:rPr>
        <w:t xml:space="preserve">Prediction of patient overall survival through </w:t>
      </w:r>
      <w:proofErr w:type="spellStart"/>
      <w:r w:rsidRPr="000036D1">
        <w:rPr>
          <w:rFonts w:ascii="Times New Roman" w:hAnsi="Times New Roman" w:cs="Times New Roman"/>
          <w:i/>
        </w:rPr>
        <w:t>radiomics</w:t>
      </w:r>
      <w:proofErr w:type="spellEnd"/>
      <w:r w:rsidRPr="000036D1">
        <w:rPr>
          <w:rFonts w:ascii="Times New Roman" w:hAnsi="Times New Roman" w:cs="Times New Roman"/>
          <w:i/>
        </w:rPr>
        <w:t xml:space="preserve"> and machine learning algorithms.</w:t>
      </w:r>
      <w:r w:rsidRPr="000036D1">
        <w:rPr>
          <w:rFonts w:ascii="Times New Roman" w:hAnsi="Times New Roman" w:cs="Times New Roman"/>
        </w:rPr>
        <w:t xml:space="preserve"> </w:t>
      </w:r>
    </w:p>
    <w:p w14:paraId="23A12EE1" w14:textId="77777777" w:rsidR="002943B0" w:rsidRPr="000036D1" w:rsidRDefault="002943B0" w:rsidP="000036D1">
      <w:pPr>
        <w:rPr>
          <w:rFonts w:ascii="Times New Roman" w:hAnsi="Times New Roman" w:cs="Times New Roman"/>
        </w:rPr>
      </w:pPr>
    </w:p>
    <w:p w14:paraId="4B3E7E0C" w14:textId="1099D3D9" w:rsidR="00D04C06" w:rsidRPr="000036D1" w:rsidRDefault="002943B0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It is the second objective above that this project aims to address. </w:t>
      </w:r>
    </w:p>
    <w:p w14:paraId="2B7CB559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3119F27C" w14:textId="53FF0D7A" w:rsidR="00010244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Datasets and Inputs</w:t>
      </w:r>
    </w:p>
    <w:p w14:paraId="415A611D" w14:textId="4C1F5D4F" w:rsidR="00A449B7" w:rsidRDefault="00F01096" w:rsidP="00A449B7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e </w:t>
      </w:r>
      <w:proofErr w:type="spellStart"/>
      <w:r w:rsidRPr="000036D1">
        <w:rPr>
          <w:rFonts w:ascii="Times New Roman" w:hAnsi="Times New Roman" w:cs="Times New Roman"/>
        </w:rPr>
        <w:t>BraTS</w:t>
      </w:r>
      <w:proofErr w:type="spellEnd"/>
      <w:r w:rsidRPr="000036D1">
        <w:rPr>
          <w:rFonts w:ascii="Times New Roman" w:hAnsi="Times New Roman" w:cs="Times New Roman"/>
        </w:rPr>
        <w:t xml:space="preserve"> Challenge provides a</w:t>
      </w:r>
      <w:r w:rsidR="00390EFD" w:rsidRPr="000036D1">
        <w:rPr>
          <w:rFonts w:ascii="Times New Roman" w:hAnsi="Times New Roman" w:cs="Times New Roman"/>
        </w:rPr>
        <w:t xml:space="preserve"> standardized</w:t>
      </w:r>
      <w:r w:rsidRPr="000036D1">
        <w:rPr>
          <w:rFonts w:ascii="Times New Roman" w:hAnsi="Times New Roman" w:cs="Times New Roman"/>
        </w:rPr>
        <w:t xml:space="preserve"> </w:t>
      </w:r>
      <w:r w:rsidR="008C75B0">
        <w:rPr>
          <w:rFonts w:ascii="Times New Roman" w:hAnsi="Times New Roman" w:cs="Times New Roman"/>
        </w:rPr>
        <w:t>magnetic resonance imaging (</w:t>
      </w:r>
      <w:r w:rsidR="00B677A3">
        <w:rPr>
          <w:rFonts w:ascii="Times New Roman" w:hAnsi="Times New Roman" w:cs="Times New Roman"/>
        </w:rPr>
        <w:t>MRI</w:t>
      </w:r>
      <w:r w:rsidR="008C75B0">
        <w:rPr>
          <w:rFonts w:ascii="Times New Roman" w:hAnsi="Times New Roman" w:cs="Times New Roman"/>
        </w:rPr>
        <w:t>)</w:t>
      </w:r>
      <w:r w:rsidR="00B677A3">
        <w:rPr>
          <w:rFonts w:ascii="Times New Roman" w:hAnsi="Times New Roman" w:cs="Times New Roman"/>
        </w:rPr>
        <w:t xml:space="preserve"> </w:t>
      </w:r>
      <w:r w:rsidR="00C05ACC" w:rsidRPr="000036D1">
        <w:rPr>
          <w:rFonts w:ascii="Times New Roman" w:hAnsi="Times New Roman" w:cs="Times New Roman"/>
        </w:rPr>
        <w:t xml:space="preserve">dataset </w:t>
      </w:r>
      <w:r w:rsidR="005B2CAA" w:rsidRPr="000036D1">
        <w:rPr>
          <w:rFonts w:ascii="Times New Roman" w:hAnsi="Times New Roman" w:cs="Times New Roman"/>
        </w:rPr>
        <w:t xml:space="preserve">of patients diagnosed with </w:t>
      </w:r>
      <w:proofErr w:type="spellStart"/>
      <w:r w:rsidR="005B2CAA" w:rsidRPr="000036D1">
        <w:rPr>
          <w:rFonts w:ascii="Times New Roman" w:hAnsi="Times New Roman" w:cs="Times New Roman"/>
        </w:rPr>
        <w:t>glioma</w:t>
      </w:r>
      <w:r w:rsidR="000122A9" w:rsidRPr="000036D1">
        <w:rPr>
          <w:rFonts w:ascii="Times New Roman" w:hAnsi="Times New Roman" w:cs="Times New Roman"/>
        </w:rPr>
        <w:t>s</w:t>
      </w:r>
      <w:proofErr w:type="spellEnd"/>
      <w:r w:rsidR="005622BF">
        <w:rPr>
          <w:rFonts w:ascii="Times New Roman" w:hAnsi="Times New Roman" w:cs="Times New Roman"/>
        </w:rPr>
        <w:t xml:space="preserve"> from the Cancer Imaging Archive</w:t>
      </w:r>
      <w:r w:rsidR="000D3C10" w:rsidRPr="000036D1">
        <w:rPr>
          <w:rFonts w:ascii="Times New Roman" w:hAnsi="Times New Roman" w:cs="Times New Roman"/>
        </w:rPr>
        <w:t xml:space="preserve">; </w:t>
      </w:r>
      <w:r w:rsidR="00F35638" w:rsidRPr="000036D1">
        <w:rPr>
          <w:rFonts w:ascii="Times New Roman" w:hAnsi="Times New Roman" w:cs="Times New Roman"/>
        </w:rPr>
        <w:t>tumor volume</w:t>
      </w:r>
      <w:r w:rsidR="002E73DE" w:rsidRPr="000036D1">
        <w:rPr>
          <w:rFonts w:ascii="Times New Roman" w:hAnsi="Times New Roman" w:cs="Times New Roman"/>
        </w:rPr>
        <w:t xml:space="preserve">s </w:t>
      </w:r>
      <w:r w:rsidR="000658E6" w:rsidRPr="000036D1">
        <w:rPr>
          <w:rFonts w:ascii="Times New Roman" w:hAnsi="Times New Roman" w:cs="Times New Roman"/>
        </w:rPr>
        <w:t>have been</w:t>
      </w:r>
      <w:r w:rsidRPr="000036D1">
        <w:rPr>
          <w:rFonts w:ascii="Times New Roman" w:hAnsi="Times New Roman" w:cs="Times New Roman"/>
        </w:rPr>
        <w:t xml:space="preserve"> segmented by expert radiologist</w:t>
      </w:r>
      <w:r w:rsidR="00C05ACC" w:rsidRPr="000036D1">
        <w:rPr>
          <w:rFonts w:ascii="Times New Roman" w:hAnsi="Times New Roman" w:cs="Times New Roman"/>
        </w:rPr>
        <w:t>s</w:t>
      </w:r>
      <w:r w:rsidR="000658E6" w:rsidRPr="000036D1">
        <w:rPr>
          <w:rFonts w:ascii="Times New Roman" w:hAnsi="Times New Roman" w:cs="Times New Roman"/>
        </w:rPr>
        <w:t xml:space="preserve"> and are included in the dataset</w:t>
      </w:r>
      <w:r w:rsidR="00FF7773" w:rsidRPr="000036D1">
        <w:rPr>
          <w:rFonts w:ascii="Times New Roman" w:hAnsi="Times New Roman" w:cs="Times New Roman"/>
        </w:rPr>
        <w:t xml:space="preserve">. In addition the </w:t>
      </w:r>
      <w:proofErr w:type="spellStart"/>
      <w:r w:rsidR="00FF7773" w:rsidRPr="000036D1">
        <w:rPr>
          <w:rFonts w:ascii="Times New Roman" w:hAnsi="Times New Roman" w:cs="Times New Roman"/>
        </w:rPr>
        <w:t>BraTS</w:t>
      </w:r>
      <w:proofErr w:type="spellEnd"/>
      <w:r w:rsidR="00FF7773" w:rsidRPr="000036D1">
        <w:rPr>
          <w:rFonts w:ascii="Times New Roman" w:hAnsi="Times New Roman" w:cs="Times New Roman"/>
        </w:rPr>
        <w:t xml:space="preserve"> Challenge</w:t>
      </w:r>
      <w:r w:rsidRPr="000036D1">
        <w:rPr>
          <w:rFonts w:ascii="Times New Roman" w:hAnsi="Times New Roman" w:cs="Times New Roman"/>
        </w:rPr>
        <w:t xml:space="preserve"> </w:t>
      </w:r>
      <w:r w:rsidR="00E25F30">
        <w:rPr>
          <w:rFonts w:ascii="Times New Roman" w:hAnsi="Times New Roman" w:cs="Times New Roman"/>
        </w:rPr>
        <w:t xml:space="preserve">provides </w:t>
      </w:r>
      <w:r w:rsidR="00CC7AD3">
        <w:rPr>
          <w:rFonts w:ascii="Times New Roman" w:hAnsi="Times New Roman" w:cs="Times New Roman"/>
        </w:rPr>
        <w:t>overall survival data for patients corresponding to these MRI scans.</w:t>
      </w:r>
      <w:r w:rsidR="009F04C7" w:rsidRPr="000036D1">
        <w:rPr>
          <w:rFonts w:ascii="Times New Roman" w:hAnsi="Times New Roman" w:cs="Times New Roman"/>
        </w:rPr>
        <w:t xml:space="preserve"> </w:t>
      </w:r>
      <w:r w:rsidR="00E71824" w:rsidRPr="000036D1">
        <w:rPr>
          <w:rFonts w:ascii="Times New Roman" w:hAnsi="Times New Roman" w:cs="Times New Roman"/>
        </w:rPr>
        <w:t>The MRI dataset</w:t>
      </w:r>
      <w:r w:rsidR="000D58C3" w:rsidRPr="000036D1">
        <w:rPr>
          <w:rFonts w:ascii="Times New Roman" w:hAnsi="Times New Roman" w:cs="Times New Roman"/>
        </w:rPr>
        <w:t xml:space="preserve"> and patient survival</w:t>
      </w:r>
      <w:r w:rsidR="00653D3B" w:rsidRPr="000036D1">
        <w:rPr>
          <w:rFonts w:ascii="Times New Roman" w:hAnsi="Times New Roman" w:cs="Times New Roman"/>
        </w:rPr>
        <w:t xml:space="preserve"> data</w:t>
      </w:r>
      <w:r w:rsidR="00E71824" w:rsidRPr="000036D1">
        <w:rPr>
          <w:rFonts w:ascii="Times New Roman" w:hAnsi="Times New Roman" w:cs="Times New Roman"/>
        </w:rPr>
        <w:t xml:space="preserve"> from the </w:t>
      </w:r>
      <w:r w:rsidR="00F079C9">
        <w:rPr>
          <w:rFonts w:ascii="Times New Roman" w:hAnsi="Times New Roman" w:cs="Times New Roman"/>
        </w:rPr>
        <w:t xml:space="preserve">2017 </w:t>
      </w:r>
      <w:proofErr w:type="spellStart"/>
      <w:r w:rsidR="00E71824" w:rsidRPr="000036D1">
        <w:rPr>
          <w:rFonts w:ascii="Times New Roman" w:hAnsi="Times New Roman" w:cs="Times New Roman"/>
        </w:rPr>
        <w:t>BraTS</w:t>
      </w:r>
      <w:proofErr w:type="spellEnd"/>
      <w:r w:rsidR="00E71824" w:rsidRPr="000036D1">
        <w:rPr>
          <w:rFonts w:ascii="Times New Roman" w:hAnsi="Times New Roman" w:cs="Times New Roman"/>
        </w:rPr>
        <w:t xml:space="preserve"> Challenge was obtained </w:t>
      </w:r>
      <w:r w:rsidR="00E402E6" w:rsidRPr="000036D1">
        <w:rPr>
          <w:rFonts w:ascii="Times New Roman" w:hAnsi="Times New Roman" w:cs="Times New Roman"/>
        </w:rPr>
        <w:t xml:space="preserve">for this project </w:t>
      </w:r>
      <w:r w:rsidR="00C36342" w:rsidRPr="000036D1">
        <w:rPr>
          <w:rFonts w:ascii="Times New Roman" w:hAnsi="Times New Roman" w:cs="Times New Roman"/>
        </w:rPr>
        <w:t xml:space="preserve">by entering the competition. </w:t>
      </w:r>
    </w:p>
    <w:p w14:paraId="03A19F05" w14:textId="52028B5B" w:rsidR="00E71824" w:rsidRDefault="00914250" w:rsidP="00A449B7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Though the original</w:t>
      </w:r>
      <w:r w:rsidR="00745DC9">
        <w:rPr>
          <w:rFonts w:ascii="Times New Roman" w:hAnsi="Times New Roman" w:cs="Times New Roman"/>
        </w:rPr>
        <w:t xml:space="preserve"> 2017</w:t>
      </w:r>
      <w:r w:rsidRPr="000036D1">
        <w:rPr>
          <w:rFonts w:ascii="Times New Roman" w:hAnsi="Times New Roman" w:cs="Times New Roman"/>
        </w:rPr>
        <w:t xml:space="preserve"> </w:t>
      </w:r>
      <w:proofErr w:type="spellStart"/>
      <w:r w:rsidRPr="000036D1">
        <w:rPr>
          <w:rFonts w:ascii="Times New Roman" w:hAnsi="Times New Roman" w:cs="Times New Roman"/>
        </w:rPr>
        <w:t>BraTS</w:t>
      </w:r>
      <w:proofErr w:type="spellEnd"/>
      <w:r w:rsidRPr="000036D1">
        <w:rPr>
          <w:rFonts w:ascii="Times New Roman" w:hAnsi="Times New Roman" w:cs="Times New Roman"/>
        </w:rPr>
        <w:t xml:space="preserve"> Challenge dataset </w:t>
      </w:r>
      <w:r w:rsidR="005F03B2" w:rsidRPr="000036D1">
        <w:rPr>
          <w:rFonts w:ascii="Times New Roman" w:hAnsi="Times New Roman" w:cs="Times New Roman"/>
        </w:rPr>
        <w:t xml:space="preserve">contains both </w:t>
      </w:r>
      <w:r w:rsidR="009540D7">
        <w:rPr>
          <w:rFonts w:ascii="Times New Roman" w:hAnsi="Times New Roman" w:cs="Times New Roman"/>
        </w:rPr>
        <w:t xml:space="preserve">high-grade </w:t>
      </w:r>
      <w:proofErr w:type="spellStart"/>
      <w:r w:rsidR="00FE5E85">
        <w:rPr>
          <w:rFonts w:ascii="Times New Roman" w:hAnsi="Times New Roman" w:cs="Times New Roman"/>
        </w:rPr>
        <w:t>glioblastoma</w:t>
      </w:r>
      <w:proofErr w:type="spellEnd"/>
      <w:r w:rsidR="00FE5E85">
        <w:rPr>
          <w:rFonts w:ascii="Times New Roman" w:hAnsi="Times New Roman" w:cs="Times New Roman"/>
        </w:rPr>
        <w:t xml:space="preserve"> (GBM)</w:t>
      </w:r>
      <w:r w:rsidR="005F03B2" w:rsidRPr="000036D1">
        <w:rPr>
          <w:rFonts w:ascii="Times New Roman" w:hAnsi="Times New Roman" w:cs="Times New Roman"/>
        </w:rPr>
        <w:t xml:space="preserve"> MRI images</w:t>
      </w:r>
      <w:r w:rsidR="00C524DA">
        <w:rPr>
          <w:rFonts w:ascii="Times New Roman" w:hAnsi="Times New Roman" w:cs="Times New Roman"/>
        </w:rPr>
        <w:t xml:space="preserve"> (n = 210</w:t>
      </w:r>
      <w:r w:rsidRPr="000036D1">
        <w:rPr>
          <w:rFonts w:ascii="Times New Roman" w:hAnsi="Times New Roman" w:cs="Times New Roman"/>
        </w:rPr>
        <w:t xml:space="preserve">) and </w:t>
      </w:r>
      <w:r w:rsidR="00CE0E15" w:rsidRPr="000036D1">
        <w:rPr>
          <w:rFonts w:ascii="Times New Roman" w:hAnsi="Times New Roman" w:cs="Times New Roman"/>
        </w:rPr>
        <w:t>low-grade</w:t>
      </w:r>
      <w:r w:rsidR="00F47BEF" w:rsidRPr="000036D1">
        <w:rPr>
          <w:rFonts w:ascii="Times New Roman" w:hAnsi="Times New Roman" w:cs="Times New Roman"/>
        </w:rPr>
        <w:t xml:space="preserve"> </w:t>
      </w:r>
      <w:proofErr w:type="spellStart"/>
      <w:r w:rsidR="00F47BEF" w:rsidRPr="000036D1">
        <w:rPr>
          <w:rFonts w:ascii="Times New Roman" w:hAnsi="Times New Roman" w:cs="Times New Roman"/>
        </w:rPr>
        <w:t>glioma</w:t>
      </w:r>
      <w:proofErr w:type="spellEnd"/>
      <w:r w:rsidR="00F47BEF" w:rsidRPr="000036D1">
        <w:rPr>
          <w:rFonts w:ascii="Times New Roman" w:hAnsi="Times New Roman" w:cs="Times New Roman"/>
        </w:rPr>
        <w:t xml:space="preserve"> </w:t>
      </w:r>
      <w:r w:rsidR="005F03B2" w:rsidRPr="000036D1">
        <w:rPr>
          <w:rFonts w:ascii="Times New Roman" w:hAnsi="Times New Roman" w:cs="Times New Roman"/>
        </w:rPr>
        <w:t>MRI images</w:t>
      </w:r>
      <w:r w:rsidR="00C524DA">
        <w:rPr>
          <w:rFonts w:ascii="Times New Roman" w:hAnsi="Times New Roman" w:cs="Times New Roman"/>
        </w:rPr>
        <w:t xml:space="preserve"> (n = 75</w:t>
      </w:r>
      <w:r w:rsidR="005F03B2" w:rsidRPr="000036D1">
        <w:rPr>
          <w:rFonts w:ascii="Times New Roman" w:hAnsi="Times New Roman" w:cs="Times New Roman"/>
        </w:rPr>
        <w:t xml:space="preserve">), only the </w:t>
      </w:r>
      <w:r w:rsidR="00FE5E85">
        <w:rPr>
          <w:rFonts w:ascii="Times New Roman" w:hAnsi="Times New Roman" w:cs="Times New Roman"/>
        </w:rPr>
        <w:t>GBM</w:t>
      </w:r>
      <w:r w:rsidR="005F03B2" w:rsidRPr="000036D1">
        <w:rPr>
          <w:rFonts w:ascii="Times New Roman" w:hAnsi="Times New Roman" w:cs="Times New Roman"/>
        </w:rPr>
        <w:t xml:space="preserve"> MRI images </w:t>
      </w:r>
      <w:r w:rsidRPr="000036D1">
        <w:rPr>
          <w:rFonts w:ascii="Times New Roman" w:hAnsi="Times New Roman" w:cs="Times New Roman"/>
        </w:rPr>
        <w:t>wi</w:t>
      </w:r>
      <w:r w:rsidR="00316170" w:rsidRPr="000036D1">
        <w:rPr>
          <w:rFonts w:ascii="Times New Roman" w:hAnsi="Times New Roman" w:cs="Times New Roman"/>
        </w:rPr>
        <w:t xml:space="preserve">ll be utilized for this project. </w:t>
      </w:r>
      <w:r w:rsidR="00CC11F3">
        <w:rPr>
          <w:rFonts w:ascii="Times New Roman" w:hAnsi="Times New Roman" w:cs="Times New Roman"/>
        </w:rPr>
        <w:t xml:space="preserve">The inputs to the </w:t>
      </w:r>
      <w:proofErr w:type="spellStart"/>
      <w:r w:rsidR="00CC11F3">
        <w:rPr>
          <w:rFonts w:ascii="Times New Roman" w:hAnsi="Times New Roman" w:cs="Times New Roman"/>
        </w:rPr>
        <w:t>radiomics</w:t>
      </w:r>
      <w:proofErr w:type="spellEnd"/>
      <w:r w:rsidR="00CC11F3">
        <w:rPr>
          <w:rFonts w:ascii="Times New Roman" w:hAnsi="Times New Roman" w:cs="Times New Roman"/>
        </w:rPr>
        <w:t xml:space="preserve"> algorithm were FLAIR</w:t>
      </w:r>
      <w:r w:rsidR="00A412D9">
        <w:rPr>
          <w:rFonts w:ascii="Times New Roman" w:hAnsi="Times New Roman" w:cs="Times New Roman"/>
        </w:rPr>
        <w:t xml:space="preserve"> MRI</w:t>
      </w:r>
      <w:r w:rsidR="00CC11F3">
        <w:rPr>
          <w:rFonts w:ascii="Times New Roman" w:hAnsi="Times New Roman" w:cs="Times New Roman"/>
        </w:rPr>
        <w:t xml:space="preserve"> scan</w:t>
      </w:r>
      <w:r w:rsidR="0019668C">
        <w:rPr>
          <w:rFonts w:ascii="Times New Roman" w:hAnsi="Times New Roman" w:cs="Times New Roman"/>
        </w:rPr>
        <w:t xml:space="preserve">s as “Images” and corresponding tumor </w:t>
      </w:r>
      <w:r w:rsidR="00CC11F3">
        <w:rPr>
          <w:rFonts w:ascii="Times New Roman" w:hAnsi="Times New Roman" w:cs="Times New Roman"/>
        </w:rPr>
        <w:t>segmentations as “Masks”.</w:t>
      </w:r>
      <w:r w:rsidR="00F4532C">
        <w:rPr>
          <w:rFonts w:ascii="Times New Roman" w:hAnsi="Times New Roman" w:cs="Times New Roman"/>
        </w:rPr>
        <w:t xml:space="preserve"> An example of a</w:t>
      </w:r>
      <w:r w:rsidR="007F052E">
        <w:rPr>
          <w:rFonts w:ascii="Times New Roman" w:hAnsi="Times New Roman" w:cs="Times New Roman"/>
        </w:rPr>
        <w:t xml:space="preserve"> GBM</w:t>
      </w:r>
      <w:r w:rsidR="00F4532C">
        <w:rPr>
          <w:rFonts w:ascii="Times New Roman" w:hAnsi="Times New Roman" w:cs="Times New Roman"/>
        </w:rPr>
        <w:t xml:space="preserve"> MRI scan and </w:t>
      </w:r>
      <w:r w:rsidR="007F052E">
        <w:rPr>
          <w:rFonts w:ascii="Times New Roman" w:hAnsi="Times New Roman" w:cs="Times New Roman"/>
        </w:rPr>
        <w:t xml:space="preserve">corresponding </w:t>
      </w:r>
      <w:r w:rsidR="000F77E7">
        <w:rPr>
          <w:rFonts w:ascii="Times New Roman" w:hAnsi="Times New Roman" w:cs="Times New Roman"/>
        </w:rPr>
        <w:t xml:space="preserve">tumor </w:t>
      </w:r>
      <w:r w:rsidR="00CB47A2">
        <w:rPr>
          <w:rFonts w:ascii="Times New Roman" w:hAnsi="Times New Roman" w:cs="Times New Roman"/>
        </w:rPr>
        <w:t xml:space="preserve">segmentation </w:t>
      </w:r>
      <w:r w:rsidR="007F052E">
        <w:rPr>
          <w:rFonts w:ascii="Times New Roman" w:hAnsi="Times New Roman" w:cs="Times New Roman"/>
        </w:rPr>
        <w:t xml:space="preserve">from the </w:t>
      </w:r>
      <w:proofErr w:type="spellStart"/>
      <w:r w:rsidR="00A7120B">
        <w:rPr>
          <w:rFonts w:ascii="Times New Roman" w:hAnsi="Times New Roman" w:cs="Times New Roman"/>
        </w:rPr>
        <w:t>BraTS</w:t>
      </w:r>
      <w:proofErr w:type="spellEnd"/>
      <w:r w:rsidR="00A7120B">
        <w:rPr>
          <w:rFonts w:ascii="Times New Roman" w:hAnsi="Times New Roman" w:cs="Times New Roman"/>
        </w:rPr>
        <w:t xml:space="preserve"> </w:t>
      </w:r>
      <w:r w:rsidR="007F052E">
        <w:rPr>
          <w:rFonts w:ascii="Times New Roman" w:hAnsi="Times New Roman" w:cs="Times New Roman"/>
        </w:rPr>
        <w:t xml:space="preserve">dataset </w:t>
      </w:r>
      <w:r w:rsidR="00CB47A2">
        <w:rPr>
          <w:rFonts w:ascii="Times New Roman" w:hAnsi="Times New Roman" w:cs="Times New Roman"/>
        </w:rPr>
        <w:t xml:space="preserve">is </w:t>
      </w:r>
      <w:r w:rsidR="00BE7C23">
        <w:rPr>
          <w:rFonts w:ascii="Times New Roman" w:hAnsi="Times New Roman" w:cs="Times New Roman"/>
        </w:rPr>
        <w:t>visualized</w:t>
      </w:r>
      <w:r w:rsidR="004A5AC7">
        <w:rPr>
          <w:rFonts w:ascii="Times New Roman" w:hAnsi="Times New Roman" w:cs="Times New Roman"/>
        </w:rPr>
        <w:t xml:space="preserve"> in Fig 1</w:t>
      </w:r>
      <w:r w:rsidR="00CB47A2">
        <w:rPr>
          <w:rFonts w:ascii="Times New Roman" w:hAnsi="Times New Roman" w:cs="Times New Roman"/>
        </w:rPr>
        <w:t xml:space="preserve">. </w:t>
      </w:r>
    </w:p>
    <w:p w14:paraId="14B91C26" w14:textId="77777777" w:rsidR="00AA6CCC" w:rsidRDefault="00AA6CCC" w:rsidP="006E429C">
      <w:pPr>
        <w:ind w:firstLine="720"/>
        <w:rPr>
          <w:rFonts w:ascii="Times New Roman" w:hAnsi="Times New Roman" w:cs="Times New Roman"/>
        </w:rPr>
      </w:pPr>
    </w:p>
    <w:p w14:paraId="4205400E" w14:textId="68D61AEA" w:rsidR="004A5AC7" w:rsidRDefault="00AA6CCC" w:rsidP="001A4CBF">
      <w:pPr>
        <w:ind w:firstLine="7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0EF3000" wp14:editId="3EC4DE02">
            <wp:extent cx="4231506" cy="2212235"/>
            <wp:effectExtent l="0" t="0" r="10795" b="0"/>
            <wp:docPr id="1" name="Picture 1" descr="Macintosh HD:Users:kareemwahid:Desktop:Screen Shot 2017-05-27 at 7.33.48 P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kareemwahid:Desktop:Screen Shot 2017-05-27 at 7.33.48 PM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2043" cy="22125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38DD56" w14:textId="709E5D4C" w:rsidR="00B92AF7" w:rsidRDefault="00BE61CA" w:rsidP="00F27D51">
      <w:pPr>
        <w:ind w:firstLine="720"/>
        <w:jc w:val="center"/>
        <w:rPr>
          <w:rFonts w:ascii="Times New Roman" w:hAnsi="Times New Roman" w:cs="Times New Roman"/>
          <w:sz w:val="20"/>
          <w:szCs w:val="20"/>
        </w:rPr>
      </w:pPr>
      <w:r w:rsidRPr="00841E2E">
        <w:rPr>
          <w:rFonts w:ascii="Times New Roman" w:hAnsi="Times New Roman" w:cs="Times New Roman"/>
          <w:b/>
          <w:sz w:val="20"/>
          <w:szCs w:val="20"/>
        </w:rPr>
        <w:t>Figure 1:</w:t>
      </w:r>
      <w:r w:rsidRPr="00DC2FC0">
        <w:rPr>
          <w:rFonts w:ascii="Times New Roman" w:hAnsi="Times New Roman" w:cs="Times New Roman"/>
          <w:sz w:val="20"/>
          <w:szCs w:val="20"/>
        </w:rPr>
        <w:t xml:space="preserve"> </w:t>
      </w:r>
      <w:r w:rsidR="00AF5910">
        <w:rPr>
          <w:rFonts w:ascii="Times New Roman" w:hAnsi="Times New Roman" w:cs="Times New Roman"/>
          <w:sz w:val="20"/>
          <w:szCs w:val="20"/>
        </w:rPr>
        <w:t>Visualization of GBM FLAIR</w:t>
      </w:r>
      <w:r w:rsidR="00AA6CCC" w:rsidRPr="00DC2FC0">
        <w:rPr>
          <w:rFonts w:ascii="Times New Roman" w:hAnsi="Times New Roman" w:cs="Times New Roman"/>
          <w:sz w:val="20"/>
          <w:szCs w:val="20"/>
        </w:rPr>
        <w:t xml:space="preserve"> MRI scan with corresponding tumor segmentation</w:t>
      </w:r>
      <w:r w:rsidR="00C87C83">
        <w:rPr>
          <w:rFonts w:ascii="Times New Roman" w:hAnsi="Times New Roman" w:cs="Times New Roman"/>
          <w:sz w:val="20"/>
          <w:szCs w:val="20"/>
        </w:rPr>
        <w:t xml:space="preserve"> obtained from </w:t>
      </w:r>
      <w:proofErr w:type="spellStart"/>
      <w:r w:rsidR="00C87C83">
        <w:rPr>
          <w:rFonts w:ascii="Times New Roman" w:hAnsi="Times New Roman" w:cs="Times New Roman"/>
          <w:sz w:val="20"/>
          <w:szCs w:val="20"/>
        </w:rPr>
        <w:t>BraTS</w:t>
      </w:r>
      <w:proofErr w:type="spellEnd"/>
      <w:r w:rsidR="00C87C83">
        <w:rPr>
          <w:rFonts w:ascii="Times New Roman" w:hAnsi="Times New Roman" w:cs="Times New Roman"/>
          <w:sz w:val="20"/>
          <w:szCs w:val="20"/>
        </w:rPr>
        <w:t xml:space="preserve"> dataset</w:t>
      </w:r>
      <w:r w:rsidR="00AA6CCC" w:rsidRPr="00DC2FC0">
        <w:rPr>
          <w:rFonts w:ascii="Times New Roman" w:hAnsi="Times New Roman" w:cs="Times New Roman"/>
          <w:sz w:val="20"/>
          <w:szCs w:val="20"/>
        </w:rPr>
        <w:t xml:space="preserve">. </w:t>
      </w:r>
      <w:r w:rsidR="00C87C83">
        <w:rPr>
          <w:rFonts w:ascii="Times New Roman" w:hAnsi="Times New Roman" w:cs="Times New Roman"/>
          <w:sz w:val="20"/>
          <w:szCs w:val="20"/>
        </w:rPr>
        <w:t xml:space="preserve">Tumor segmentation represented by colored areas. </w:t>
      </w:r>
      <w:r w:rsidR="00061A97" w:rsidRPr="00DC2FC0">
        <w:rPr>
          <w:rFonts w:ascii="Times New Roman" w:hAnsi="Times New Roman" w:cs="Times New Roman"/>
          <w:sz w:val="20"/>
          <w:szCs w:val="20"/>
        </w:rPr>
        <w:t>Color-coding represent</w:t>
      </w:r>
      <w:r w:rsidR="00B50921">
        <w:rPr>
          <w:rFonts w:ascii="Times New Roman" w:hAnsi="Times New Roman" w:cs="Times New Roman"/>
          <w:sz w:val="20"/>
          <w:szCs w:val="20"/>
        </w:rPr>
        <w:t>s</w:t>
      </w:r>
      <w:r w:rsidR="00061A97" w:rsidRPr="00DC2FC0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061A97" w:rsidRPr="00DC2FC0">
        <w:rPr>
          <w:rFonts w:ascii="Times New Roman" w:hAnsi="Times New Roman" w:cs="Times New Roman"/>
          <w:sz w:val="20"/>
          <w:szCs w:val="20"/>
        </w:rPr>
        <w:t>subregions</w:t>
      </w:r>
      <w:proofErr w:type="spellEnd"/>
      <w:r w:rsidR="00061A97" w:rsidRPr="00DC2FC0">
        <w:rPr>
          <w:rFonts w:ascii="Times New Roman" w:hAnsi="Times New Roman" w:cs="Times New Roman"/>
          <w:sz w:val="20"/>
          <w:szCs w:val="20"/>
        </w:rPr>
        <w:t xml:space="preserve"> of tumor but will not be considered in this study. </w:t>
      </w:r>
      <w:r w:rsidR="00AA6CCC" w:rsidRPr="00DC2FC0">
        <w:rPr>
          <w:rFonts w:ascii="Times New Roman" w:hAnsi="Times New Roman" w:cs="Times New Roman"/>
          <w:sz w:val="20"/>
          <w:szCs w:val="20"/>
        </w:rPr>
        <w:t>Tumor segmentation</w:t>
      </w:r>
      <w:r w:rsidR="00271FB1">
        <w:rPr>
          <w:rFonts w:ascii="Times New Roman" w:hAnsi="Times New Roman" w:cs="Times New Roman"/>
          <w:sz w:val="20"/>
          <w:szCs w:val="20"/>
        </w:rPr>
        <w:t xml:space="preserve"> 3D</w:t>
      </w:r>
      <w:r w:rsidR="00AA6CCC" w:rsidRPr="00DC2FC0">
        <w:rPr>
          <w:rFonts w:ascii="Times New Roman" w:hAnsi="Times New Roman" w:cs="Times New Roman"/>
          <w:sz w:val="20"/>
          <w:szCs w:val="20"/>
        </w:rPr>
        <w:t xml:space="preserve"> volume is visualized in top right corner.</w:t>
      </w:r>
      <w:r w:rsidR="009D7983">
        <w:rPr>
          <w:rFonts w:ascii="Times New Roman" w:hAnsi="Times New Roman" w:cs="Times New Roman"/>
          <w:sz w:val="20"/>
          <w:szCs w:val="20"/>
        </w:rPr>
        <w:t xml:space="preserve"> Visualization </w:t>
      </w:r>
      <w:r w:rsidR="00A655CA">
        <w:rPr>
          <w:rFonts w:ascii="Times New Roman" w:hAnsi="Times New Roman" w:cs="Times New Roman"/>
          <w:sz w:val="20"/>
          <w:szCs w:val="20"/>
        </w:rPr>
        <w:t>performed</w:t>
      </w:r>
      <w:r w:rsidR="009D7983">
        <w:rPr>
          <w:rFonts w:ascii="Times New Roman" w:hAnsi="Times New Roman" w:cs="Times New Roman"/>
          <w:sz w:val="20"/>
          <w:szCs w:val="20"/>
        </w:rPr>
        <w:t xml:space="preserve"> in 3D Slicer </w:t>
      </w:r>
      <w:r w:rsidR="00A655CA">
        <w:rPr>
          <w:rFonts w:ascii="Times New Roman" w:hAnsi="Times New Roman" w:cs="Times New Roman"/>
          <w:sz w:val="20"/>
          <w:szCs w:val="20"/>
        </w:rPr>
        <w:fldChar w:fldCharType="begin"/>
      </w:r>
      <w:r w:rsidR="00A655C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edorov&lt;/Author&gt;&lt;Year&gt;2012&lt;/Year&gt;&lt;RecNum&gt;39&lt;/RecNum&gt;&lt;DisplayText&gt;&lt;style face="superscript"&gt;10&lt;/style&gt;&lt;/DisplayText&gt;&lt;record&gt;&lt;rec-number&gt;39&lt;/rec-number&gt;&lt;foreign-keys&gt;&lt;key app="EN" db-id="d5pz9fet3xrx2yepe51p9x9a5xrestwaeetx" timestamp="1496000154"&gt;39&lt;/key&gt;&lt;/foreign-keys&gt;&lt;ref-type name="Journal Article"&gt;17&lt;/ref-type&gt;&lt;contributors&gt;&lt;authors&gt;&lt;author&gt;Fedorov, Andriy&lt;/author&gt;&lt;author&gt;Beichel, Reinhard&lt;/author&gt;&lt;author&gt;Kalpathy-Cramer, Jayashree&lt;/author&gt;&lt;author&gt;Finet, Julien&lt;/author&gt;&lt;author&gt;Fillion-Robin, Jean-Christophe&lt;/author&gt;&lt;author&gt;Pujol, Sonia&lt;/author&gt;&lt;author&gt;Bauer, Christian&lt;/author&gt;&lt;author&gt;Jennings, Dominique&lt;/author&gt;&lt;author&gt;Fennessy, Fiona&lt;/author&gt;&lt;author&gt;Sonka, Milan&lt;/author&gt;&lt;author&gt;Buatti, John&lt;/author&gt;&lt;author&gt;Aylward, Stephen&lt;/author&gt;&lt;author&gt;Miller, James V.&lt;/author&gt;&lt;author&gt;Pieper, Steve&lt;/author&gt;&lt;author&gt;Kikinis, Ron&lt;/author&gt;&lt;/authors&gt;&lt;/contributors&gt;&lt;titles&gt;&lt;title&gt;3D Slicer as an image computing platform for the Quantitative Imaging Network&lt;/title&gt;&lt;secondary-title&gt;Magnetic Resonance Imaging&lt;/secondary-title&gt;&lt;/titles&gt;&lt;periodical&gt;&lt;full-title&gt;Magnetic Resonance Imaging&lt;/full-title&gt;&lt;/periodical&gt;&lt;pages&gt;1323-1341&lt;/pages&gt;&lt;volume&gt;30&lt;/volume&gt;&lt;number&gt;9&lt;/number&gt;&lt;keywords&gt;&lt;keyword&gt;Cancer imaging&lt;/keyword&gt;&lt;keyword&gt;Quantitative imaging&lt;/keyword&gt;&lt;keyword&gt;Software tools&lt;/keyword&gt;&lt;keyword&gt;Medical imaging&lt;/keyword&gt;&lt;keyword&gt;Imaging biomarkers&lt;/keyword&gt;&lt;keyword&gt;Image analysis&lt;/keyword&gt;&lt;keyword&gt;MRI&lt;/keyword&gt;&lt;keyword&gt;PET&lt;/keyword&gt;&lt;keyword&gt;CT&lt;/keyword&gt;&lt;keyword&gt;Brain&lt;/keyword&gt;&lt;keyword&gt;Head and neck&lt;/keyword&gt;&lt;keyword&gt;Prostate&lt;/keyword&gt;&lt;keyword&gt;Glioblastima&lt;/keyword&gt;&lt;keyword&gt;Cancer treatment response&lt;/keyword&gt;&lt;/keywords&gt;&lt;dates&gt;&lt;year&gt;2012&lt;/year&gt;&lt;pub-dates&gt;&lt;date&gt;11//&lt;/date&gt;&lt;/pub-dates&gt;&lt;/dates&gt;&lt;isbn&gt;0730-725X&lt;/isbn&gt;&lt;urls&gt;&lt;related-urls&gt;&lt;url&gt;http://www.sciencedirect.com/science/article/pii/S0730725X12001816&lt;/url&gt;&lt;/related-urls&gt;&lt;/urls&gt;&lt;electronic-resource-num&gt;https://doi.org/10.1016/j.mri.2012.05.001&lt;/electronic-resource-num&gt;&lt;/record&gt;&lt;/Cite&gt;&lt;/EndNote&gt;</w:instrText>
      </w:r>
      <w:r w:rsidR="00A655CA">
        <w:rPr>
          <w:rFonts w:ascii="Times New Roman" w:hAnsi="Times New Roman" w:cs="Times New Roman"/>
          <w:sz w:val="20"/>
          <w:szCs w:val="20"/>
        </w:rPr>
        <w:fldChar w:fldCharType="separate"/>
      </w:r>
      <w:r w:rsidR="00A655CA" w:rsidRPr="00A655CA">
        <w:rPr>
          <w:rFonts w:ascii="Times New Roman" w:hAnsi="Times New Roman" w:cs="Times New Roman"/>
          <w:noProof/>
          <w:sz w:val="20"/>
          <w:szCs w:val="20"/>
          <w:vertAlign w:val="superscript"/>
        </w:rPr>
        <w:t>10</w:t>
      </w:r>
      <w:r w:rsidR="00A655CA">
        <w:rPr>
          <w:rFonts w:ascii="Times New Roman" w:hAnsi="Times New Roman" w:cs="Times New Roman"/>
          <w:sz w:val="20"/>
          <w:szCs w:val="20"/>
        </w:rPr>
        <w:fldChar w:fldCharType="end"/>
      </w:r>
      <w:r w:rsidR="00A655CA">
        <w:rPr>
          <w:rFonts w:ascii="Times New Roman" w:hAnsi="Times New Roman" w:cs="Times New Roman"/>
          <w:sz w:val="20"/>
          <w:szCs w:val="20"/>
        </w:rPr>
        <w:t>.</w:t>
      </w:r>
    </w:p>
    <w:p w14:paraId="224D1FE8" w14:textId="77777777" w:rsidR="00F27D51" w:rsidRPr="00B92AF7" w:rsidRDefault="00F27D51" w:rsidP="00F27D51">
      <w:pPr>
        <w:ind w:firstLine="720"/>
        <w:jc w:val="center"/>
        <w:rPr>
          <w:rFonts w:ascii="Times New Roman" w:hAnsi="Times New Roman" w:cs="Times New Roman"/>
          <w:sz w:val="20"/>
          <w:szCs w:val="20"/>
        </w:rPr>
      </w:pPr>
    </w:p>
    <w:p w14:paraId="130E52C2" w14:textId="490C30F7" w:rsidR="00F27D51" w:rsidRDefault="00AF07AB" w:rsidP="006E429C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94 </w:t>
      </w:r>
      <w:proofErr w:type="spellStart"/>
      <w:r w:rsidRPr="000036D1">
        <w:rPr>
          <w:rFonts w:ascii="Times New Roman" w:hAnsi="Times New Roman" w:cs="Times New Roman"/>
        </w:rPr>
        <w:t>r</w:t>
      </w:r>
      <w:r w:rsidR="00246750" w:rsidRPr="000036D1">
        <w:rPr>
          <w:rFonts w:ascii="Times New Roman" w:hAnsi="Times New Roman" w:cs="Times New Roman"/>
        </w:rPr>
        <w:t>adiomic</w:t>
      </w:r>
      <w:proofErr w:type="spellEnd"/>
      <w:r w:rsidR="00246750" w:rsidRPr="000036D1">
        <w:rPr>
          <w:rFonts w:ascii="Times New Roman" w:hAnsi="Times New Roman" w:cs="Times New Roman"/>
        </w:rPr>
        <w:t xml:space="preserve"> features </w:t>
      </w:r>
      <w:r w:rsidR="007D13D7" w:rsidRPr="000036D1">
        <w:rPr>
          <w:rFonts w:ascii="Times New Roman" w:hAnsi="Times New Roman" w:cs="Times New Roman"/>
        </w:rPr>
        <w:t>corresponding to statistics</w:t>
      </w:r>
      <w:r w:rsidR="00F732FD">
        <w:rPr>
          <w:rFonts w:ascii="Times New Roman" w:hAnsi="Times New Roman" w:cs="Times New Roman"/>
        </w:rPr>
        <w:t xml:space="preserve"> (19)</w:t>
      </w:r>
      <w:r w:rsidR="007D13D7" w:rsidRPr="000036D1">
        <w:rPr>
          <w:rFonts w:ascii="Times New Roman" w:hAnsi="Times New Roman" w:cs="Times New Roman"/>
        </w:rPr>
        <w:t>, shape</w:t>
      </w:r>
      <w:r w:rsidR="00F732FD">
        <w:rPr>
          <w:rFonts w:ascii="Times New Roman" w:hAnsi="Times New Roman" w:cs="Times New Roman"/>
        </w:rPr>
        <w:t xml:space="preserve"> (16)</w:t>
      </w:r>
      <w:r w:rsidR="007D13D7" w:rsidRPr="000036D1">
        <w:rPr>
          <w:rFonts w:ascii="Times New Roman" w:hAnsi="Times New Roman" w:cs="Times New Roman"/>
        </w:rPr>
        <w:t>, and texture</w:t>
      </w:r>
      <w:r w:rsidR="00F732FD">
        <w:rPr>
          <w:rFonts w:ascii="Times New Roman" w:hAnsi="Times New Roman" w:cs="Times New Roman"/>
        </w:rPr>
        <w:t xml:space="preserve"> (59)</w:t>
      </w:r>
      <w:r w:rsidR="007D13D7" w:rsidRPr="000036D1">
        <w:rPr>
          <w:rFonts w:ascii="Times New Roman" w:hAnsi="Times New Roman" w:cs="Times New Roman"/>
        </w:rPr>
        <w:t xml:space="preserve"> </w:t>
      </w:r>
      <w:r w:rsidR="008225F2" w:rsidRPr="000036D1">
        <w:rPr>
          <w:rFonts w:ascii="Times New Roman" w:hAnsi="Times New Roman" w:cs="Times New Roman"/>
        </w:rPr>
        <w:t xml:space="preserve">were extracted </w:t>
      </w:r>
      <w:r w:rsidR="001851B1" w:rsidRPr="000036D1">
        <w:rPr>
          <w:rFonts w:ascii="Times New Roman" w:hAnsi="Times New Roman" w:cs="Times New Roman"/>
        </w:rPr>
        <w:t xml:space="preserve">from each of the </w:t>
      </w:r>
      <w:r w:rsidR="00B47508">
        <w:rPr>
          <w:rFonts w:ascii="Times New Roman" w:hAnsi="Times New Roman" w:cs="Times New Roman"/>
        </w:rPr>
        <w:t xml:space="preserve">210 </w:t>
      </w:r>
      <w:r w:rsidR="00FE5E85">
        <w:rPr>
          <w:rFonts w:ascii="Times New Roman" w:hAnsi="Times New Roman" w:cs="Times New Roman"/>
        </w:rPr>
        <w:t>GBM</w:t>
      </w:r>
      <w:r w:rsidR="00246750" w:rsidRPr="000036D1">
        <w:rPr>
          <w:rFonts w:ascii="Times New Roman" w:hAnsi="Times New Roman" w:cs="Times New Roman"/>
        </w:rPr>
        <w:t xml:space="preserve"> MRI images</w:t>
      </w:r>
      <w:r w:rsidR="0067332C">
        <w:rPr>
          <w:rFonts w:ascii="Times New Roman" w:hAnsi="Times New Roman" w:cs="Times New Roman"/>
        </w:rPr>
        <w:t>/segmentations</w:t>
      </w:r>
      <w:r w:rsidR="00246750" w:rsidRPr="000036D1">
        <w:rPr>
          <w:rFonts w:ascii="Times New Roman" w:hAnsi="Times New Roman" w:cs="Times New Roman"/>
        </w:rPr>
        <w:t xml:space="preserve"> by implementing </w:t>
      </w:r>
      <w:r w:rsidR="00AC263C" w:rsidRPr="000036D1">
        <w:rPr>
          <w:rFonts w:ascii="Times New Roman" w:hAnsi="Times New Roman" w:cs="Times New Roman"/>
        </w:rPr>
        <w:t>a</w:t>
      </w:r>
      <w:r w:rsidR="00246750" w:rsidRPr="000036D1">
        <w:rPr>
          <w:rFonts w:ascii="Times New Roman" w:hAnsi="Times New Roman" w:cs="Times New Roman"/>
        </w:rPr>
        <w:t xml:space="preserve"> standardized open-source </w:t>
      </w:r>
      <w:proofErr w:type="spellStart"/>
      <w:r w:rsidR="00246750" w:rsidRPr="000036D1">
        <w:rPr>
          <w:rFonts w:ascii="Times New Roman" w:hAnsi="Times New Roman" w:cs="Times New Roman"/>
        </w:rPr>
        <w:t>radi</w:t>
      </w:r>
      <w:r w:rsidR="002F74BB">
        <w:rPr>
          <w:rFonts w:ascii="Times New Roman" w:hAnsi="Times New Roman" w:cs="Times New Roman"/>
        </w:rPr>
        <w:t>omics</w:t>
      </w:r>
      <w:proofErr w:type="spellEnd"/>
      <w:r w:rsidR="002F74BB">
        <w:rPr>
          <w:rFonts w:ascii="Times New Roman" w:hAnsi="Times New Roman" w:cs="Times New Roman"/>
        </w:rPr>
        <w:t xml:space="preserve"> python library, </w:t>
      </w:r>
      <w:proofErr w:type="spellStart"/>
      <w:r w:rsidR="002F74BB">
        <w:rPr>
          <w:rFonts w:ascii="Times New Roman" w:hAnsi="Times New Roman" w:cs="Times New Roman"/>
        </w:rPr>
        <w:t>PyRadiomics</w:t>
      </w:r>
      <w:proofErr w:type="spellEnd"/>
      <w:r w:rsidR="00E6052B">
        <w:rPr>
          <w:rFonts w:ascii="Times New Roman" w:hAnsi="Times New Roman" w:cs="Times New Roman"/>
        </w:rPr>
        <w:t xml:space="preserve"> </w:t>
      </w:r>
      <w:r w:rsidR="00E6052B">
        <w:rPr>
          <w:rFonts w:ascii="Times New Roman" w:hAnsi="Times New Roman" w:cs="Times New Roman"/>
        </w:rPr>
        <w:fldChar w:fldCharType="begin"/>
      </w:r>
      <w:r w:rsidR="00A655CA">
        <w:rPr>
          <w:rFonts w:ascii="Times New Roman" w:hAnsi="Times New Roman" w:cs="Times New Roman"/>
        </w:rPr>
        <w:instrText xml:space="preserve"> ADDIN EN.CITE &lt;EndNote&gt;&lt;Cite&gt;&lt;Author&gt;Joost JM van Griethuysen&lt;/Author&gt;&lt;Year&gt;2017&lt;/Year&gt;&lt;RecNum&gt;37&lt;/RecNum&gt;&lt;DisplayText&gt;&lt;style face="superscript"&gt;11&lt;/style&gt;&lt;/DisplayText&gt;&lt;record&gt;&lt;rec-number&gt;37&lt;/rec-number&gt;&lt;foreign-keys&gt;&lt;key app="EN" db-id="d5pz9fet3xrx2yepe51p9x9a5xrestwaeetx" timestamp="1495995222"&gt;37&lt;/key&gt;&lt;/foreign-keys&gt;&lt;ref-type name="Journal Article"&gt;17&lt;/ref-type&gt;&lt;contributors&gt;&lt;authors&gt;&lt;author&gt;Joost JM van Griethuysen, Andriy Fedorov, Chintan Parmar, Ahmed Hosny, Nicole Aucoin, Vivek Narayan, Regina GH Beets-Tan, Jean-Christophe Fillion-Robin, Steve Pieper, Hugo JWL Aerts&lt;/author&gt;&lt;/authors&gt;&lt;/contributors&gt;&lt;titles&gt;&lt;title&gt;Computational Radiomics System to Decode the Radiographic Phenotype&lt;/title&gt;&lt;secondary-title&gt;Submitted&lt;/secondary-title&gt;&lt;/titles&gt;&lt;periodical&gt;&lt;full-title&gt;Submitted&lt;/full-title&gt;&lt;/periodical&gt;&lt;dates&gt;&lt;year&gt;2017&lt;/year&gt;&lt;/dates&gt;&lt;urls&gt;&lt;/urls&gt;&lt;/record&gt;&lt;/Cite&gt;&lt;/EndNote&gt;</w:instrText>
      </w:r>
      <w:r w:rsidR="00E6052B">
        <w:rPr>
          <w:rFonts w:ascii="Times New Roman" w:hAnsi="Times New Roman" w:cs="Times New Roman"/>
        </w:rPr>
        <w:fldChar w:fldCharType="separate"/>
      </w:r>
      <w:r w:rsidR="00A655CA" w:rsidRPr="00A655CA">
        <w:rPr>
          <w:rFonts w:ascii="Times New Roman" w:hAnsi="Times New Roman" w:cs="Times New Roman"/>
          <w:noProof/>
          <w:vertAlign w:val="superscript"/>
        </w:rPr>
        <w:t>11</w:t>
      </w:r>
      <w:r w:rsidR="00E6052B">
        <w:rPr>
          <w:rFonts w:ascii="Times New Roman" w:hAnsi="Times New Roman" w:cs="Times New Roman"/>
        </w:rPr>
        <w:fldChar w:fldCharType="end"/>
      </w:r>
      <w:r w:rsidR="001365B8">
        <w:rPr>
          <w:rFonts w:ascii="Times New Roman" w:hAnsi="Times New Roman" w:cs="Times New Roman"/>
        </w:rPr>
        <w:t>, with default parameters</w:t>
      </w:r>
      <w:r w:rsidR="00246750" w:rsidRPr="000036D1">
        <w:rPr>
          <w:rFonts w:ascii="Times New Roman" w:hAnsi="Times New Roman" w:cs="Times New Roman"/>
        </w:rPr>
        <w:t xml:space="preserve">. </w:t>
      </w:r>
      <w:r w:rsidR="007659EC">
        <w:rPr>
          <w:rFonts w:ascii="Times New Roman" w:hAnsi="Times New Roman" w:cs="Times New Roman"/>
        </w:rPr>
        <w:t xml:space="preserve">Some image/mask combinations suffered from geometry mismatch, so these samples were discarded. </w:t>
      </w:r>
      <w:r w:rsidR="00234C85">
        <w:rPr>
          <w:rFonts w:ascii="Times New Roman" w:hAnsi="Times New Roman" w:cs="Times New Roman"/>
        </w:rPr>
        <w:t xml:space="preserve">A </w:t>
      </w:r>
      <w:r w:rsidR="007F12F7">
        <w:rPr>
          <w:rFonts w:ascii="Times New Roman" w:hAnsi="Times New Roman" w:cs="Times New Roman"/>
        </w:rPr>
        <w:t>detailed</w:t>
      </w:r>
      <w:r w:rsidR="00234C85">
        <w:rPr>
          <w:rFonts w:ascii="Times New Roman" w:hAnsi="Times New Roman" w:cs="Times New Roman"/>
        </w:rPr>
        <w:t xml:space="preserve"> list of the features</w:t>
      </w:r>
      <w:r w:rsidR="00294C2F">
        <w:rPr>
          <w:rFonts w:ascii="Times New Roman" w:hAnsi="Times New Roman" w:cs="Times New Roman"/>
        </w:rPr>
        <w:t xml:space="preserve"> extracted</w:t>
      </w:r>
      <w:r w:rsidR="00070875">
        <w:rPr>
          <w:rFonts w:ascii="Times New Roman" w:hAnsi="Times New Roman" w:cs="Times New Roman"/>
        </w:rPr>
        <w:t xml:space="preserve"> can be found in the </w:t>
      </w:r>
      <w:proofErr w:type="spellStart"/>
      <w:r w:rsidR="00070875">
        <w:rPr>
          <w:rFonts w:ascii="Times New Roman" w:hAnsi="Times New Roman" w:cs="Times New Roman"/>
        </w:rPr>
        <w:t>PyRadiomics</w:t>
      </w:r>
      <w:proofErr w:type="spellEnd"/>
      <w:r w:rsidR="00070875">
        <w:rPr>
          <w:rFonts w:ascii="Times New Roman" w:hAnsi="Times New Roman" w:cs="Times New Roman"/>
        </w:rPr>
        <w:t xml:space="preserve"> documentation</w:t>
      </w:r>
      <w:r w:rsidR="008C2DB6">
        <w:rPr>
          <w:rFonts w:ascii="Times New Roman" w:hAnsi="Times New Roman" w:cs="Times New Roman"/>
        </w:rPr>
        <w:t xml:space="preserve">. </w:t>
      </w:r>
      <w:r w:rsidR="00EA4C55">
        <w:rPr>
          <w:rFonts w:ascii="Times New Roman" w:hAnsi="Times New Roman" w:cs="Times New Roman"/>
        </w:rPr>
        <w:t xml:space="preserve">Statistical information for five of the </w:t>
      </w:r>
      <w:proofErr w:type="spellStart"/>
      <w:r w:rsidR="00EA4C55">
        <w:rPr>
          <w:rFonts w:ascii="Times New Roman" w:hAnsi="Times New Roman" w:cs="Times New Roman"/>
        </w:rPr>
        <w:t>radiomic</w:t>
      </w:r>
      <w:proofErr w:type="spellEnd"/>
      <w:r w:rsidR="00EA4C55">
        <w:rPr>
          <w:rFonts w:ascii="Times New Roman" w:hAnsi="Times New Roman" w:cs="Times New Roman"/>
        </w:rPr>
        <w:t xml:space="preserve"> features extracted is shown in Table 1. </w:t>
      </w:r>
      <w:r w:rsidR="00C55A8B" w:rsidRPr="000036D1">
        <w:rPr>
          <w:rFonts w:ascii="Times New Roman" w:hAnsi="Times New Roman" w:cs="Times New Roman"/>
        </w:rPr>
        <w:t xml:space="preserve">Dimensionality reduction will be applied to the </w:t>
      </w:r>
      <w:r w:rsidR="00786E6A">
        <w:rPr>
          <w:rFonts w:ascii="Times New Roman" w:hAnsi="Times New Roman" w:cs="Times New Roman"/>
        </w:rPr>
        <w:t xml:space="preserve">full </w:t>
      </w:r>
      <w:r w:rsidR="00C55A8B" w:rsidRPr="000036D1">
        <w:rPr>
          <w:rFonts w:ascii="Times New Roman" w:hAnsi="Times New Roman" w:cs="Times New Roman"/>
        </w:rPr>
        <w:t xml:space="preserve">set of features to yield a subset of the most relevant features. </w:t>
      </w:r>
      <w:r w:rsidR="001F4EF2" w:rsidRPr="000036D1">
        <w:rPr>
          <w:rFonts w:ascii="Times New Roman" w:hAnsi="Times New Roman" w:cs="Times New Roman"/>
        </w:rPr>
        <w:t>The relevant features will then serve as inputs</w:t>
      </w:r>
      <w:r w:rsidR="00064CEC" w:rsidRPr="000036D1">
        <w:rPr>
          <w:rFonts w:ascii="Times New Roman" w:hAnsi="Times New Roman" w:cs="Times New Roman"/>
        </w:rPr>
        <w:t xml:space="preserve"> to the </w:t>
      </w:r>
      <w:r w:rsidR="009F54A9" w:rsidRPr="000036D1">
        <w:rPr>
          <w:rFonts w:ascii="Times New Roman" w:hAnsi="Times New Roman" w:cs="Times New Roman"/>
        </w:rPr>
        <w:t xml:space="preserve">various </w:t>
      </w:r>
      <w:proofErr w:type="gramStart"/>
      <w:r w:rsidR="00064CEC" w:rsidRPr="000036D1">
        <w:rPr>
          <w:rFonts w:ascii="Times New Roman" w:hAnsi="Times New Roman" w:cs="Times New Roman"/>
        </w:rPr>
        <w:t>machine learning</w:t>
      </w:r>
      <w:proofErr w:type="gramEnd"/>
      <w:r w:rsidR="00064CEC" w:rsidRPr="000036D1">
        <w:rPr>
          <w:rFonts w:ascii="Times New Roman" w:hAnsi="Times New Roman" w:cs="Times New Roman"/>
        </w:rPr>
        <w:t xml:space="preserve"> model</w:t>
      </w:r>
      <w:r w:rsidR="009F54A9" w:rsidRPr="000036D1">
        <w:rPr>
          <w:rFonts w:ascii="Times New Roman" w:hAnsi="Times New Roman" w:cs="Times New Roman"/>
        </w:rPr>
        <w:t>s</w:t>
      </w:r>
      <w:r w:rsidR="00102682">
        <w:rPr>
          <w:rFonts w:ascii="Times New Roman" w:hAnsi="Times New Roman" w:cs="Times New Roman"/>
        </w:rPr>
        <w:t>, described later in this document</w:t>
      </w:r>
      <w:r w:rsidR="00064CEC" w:rsidRPr="000036D1">
        <w:rPr>
          <w:rFonts w:ascii="Times New Roman" w:hAnsi="Times New Roman" w:cs="Times New Roman"/>
        </w:rPr>
        <w:t>.</w:t>
      </w:r>
    </w:p>
    <w:p w14:paraId="679E0A61" w14:textId="77777777" w:rsidR="003C537D" w:rsidRDefault="003C537D" w:rsidP="006E429C">
      <w:pPr>
        <w:ind w:firstLine="720"/>
        <w:rPr>
          <w:rFonts w:ascii="Times New Roman" w:hAnsi="Times New Roman" w:cs="Times New Roman"/>
        </w:rPr>
      </w:pPr>
    </w:p>
    <w:tbl>
      <w:tblPr>
        <w:tblStyle w:val="TableGrid"/>
        <w:tblW w:w="8016" w:type="dxa"/>
        <w:jc w:val="center"/>
        <w:tblLook w:val="04A0" w:firstRow="1" w:lastRow="0" w:firstColumn="1" w:lastColumn="0" w:noHBand="0" w:noVBand="1"/>
      </w:tblPr>
      <w:tblGrid>
        <w:gridCol w:w="1279"/>
        <w:gridCol w:w="1291"/>
        <w:gridCol w:w="1291"/>
        <w:gridCol w:w="1583"/>
        <w:gridCol w:w="1286"/>
        <w:gridCol w:w="1286"/>
      </w:tblGrid>
      <w:tr w:rsidR="00526622" w:rsidRPr="003C537D" w14:paraId="4BAF865F" w14:textId="77777777" w:rsidTr="002943D7">
        <w:trPr>
          <w:trHeight w:val="260"/>
          <w:jc w:val="center"/>
        </w:trPr>
        <w:tc>
          <w:tcPr>
            <w:tcW w:w="1279" w:type="dxa"/>
          </w:tcPr>
          <w:p w14:paraId="6FDD497F" w14:textId="77777777" w:rsidR="00526622" w:rsidRPr="003C537D" w:rsidRDefault="00526622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91" w:type="dxa"/>
          </w:tcPr>
          <w:p w14:paraId="175974CE" w14:textId="77777777" w:rsidR="00526622" w:rsidRPr="003C537D" w:rsidRDefault="00526622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91" w:type="dxa"/>
          </w:tcPr>
          <w:p w14:paraId="5DE2AEAB" w14:textId="77777777" w:rsidR="00526622" w:rsidRPr="003C537D" w:rsidRDefault="00526622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155" w:type="dxa"/>
            <w:gridSpan w:val="3"/>
          </w:tcPr>
          <w:p w14:paraId="7D91567A" w14:textId="72C00ABD" w:rsidR="00526622" w:rsidRPr="003C537D" w:rsidRDefault="00526622" w:rsidP="0052662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Textural Features</w:t>
            </w:r>
          </w:p>
        </w:tc>
      </w:tr>
      <w:tr w:rsidR="003C537D" w:rsidRPr="003C537D" w14:paraId="416887C3" w14:textId="77777777" w:rsidTr="00526622">
        <w:trPr>
          <w:trHeight w:val="740"/>
          <w:jc w:val="center"/>
        </w:trPr>
        <w:tc>
          <w:tcPr>
            <w:tcW w:w="1279" w:type="dxa"/>
            <w:hideMark/>
          </w:tcPr>
          <w:p w14:paraId="5FFF85FD" w14:textId="074C61A1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91" w:type="dxa"/>
            <w:hideMark/>
          </w:tcPr>
          <w:p w14:paraId="68C41725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Variance (statistics)</w:t>
            </w:r>
          </w:p>
        </w:tc>
        <w:tc>
          <w:tcPr>
            <w:tcW w:w="1291" w:type="dxa"/>
            <w:hideMark/>
          </w:tcPr>
          <w:p w14:paraId="45B8D749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Volume (shape)</w:t>
            </w:r>
          </w:p>
        </w:tc>
        <w:tc>
          <w:tcPr>
            <w:tcW w:w="1583" w:type="dxa"/>
            <w:hideMark/>
          </w:tcPr>
          <w:p w14:paraId="5F27D420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utocorrelation (GLCM)</w:t>
            </w:r>
          </w:p>
        </w:tc>
        <w:tc>
          <w:tcPr>
            <w:tcW w:w="1286" w:type="dxa"/>
            <w:hideMark/>
          </w:tcPr>
          <w:p w14:paraId="1601A9D7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mall Area Emphasis (GLSZM)</w:t>
            </w:r>
          </w:p>
        </w:tc>
        <w:tc>
          <w:tcPr>
            <w:tcW w:w="1286" w:type="dxa"/>
            <w:hideMark/>
          </w:tcPr>
          <w:p w14:paraId="58DD6B41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hort Run Emphasis (GLRLM)</w:t>
            </w:r>
          </w:p>
        </w:tc>
      </w:tr>
      <w:tr w:rsidR="003C537D" w:rsidRPr="003C537D" w14:paraId="0086CA2E" w14:textId="77777777" w:rsidTr="00526622">
        <w:trPr>
          <w:trHeight w:val="320"/>
          <w:jc w:val="center"/>
        </w:trPr>
        <w:tc>
          <w:tcPr>
            <w:tcW w:w="1279" w:type="dxa"/>
            <w:noWrap/>
            <w:hideMark/>
          </w:tcPr>
          <w:p w14:paraId="622D13F0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ount</w:t>
            </w:r>
            <w:proofErr w:type="gramEnd"/>
          </w:p>
        </w:tc>
        <w:tc>
          <w:tcPr>
            <w:tcW w:w="1291" w:type="dxa"/>
            <w:noWrap/>
            <w:hideMark/>
          </w:tcPr>
          <w:p w14:paraId="7662BEB1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91" w:type="dxa"/>
            <w:noWrap/>
            <w:hideMark/>
          </w:tcPr>
          <w:p w14:paraId="453A8AB4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583" w:type="dxa"/>
            <w:noWrap/>
            <w:hideMark/>
          </w:tcPr>
          <w:p w14:paraId="71E805B6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86" w:type="dxa"/>
            <w:noWrap/>
            <w:hideMark/>
          </w:tcPr>
          <w:p w14:paraId="6D300DA7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86" w:type="dxa"/>
            <w:noWrap/>
            <w:hideMark/>
          </w:tcPr>
          <w:p w14:paraId="6788A74B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0</w:t>
            </w:r>
          </w:p>
        </w:tc>
      </w:tr>
      <w:tr w:rsidR="003C537D" w:rsidRPr="003C537D" w14:paraId="2FECDE91" w14:textId="77777777" w:rsidTr="00526622">
        <w:trPr>
          <w:trHeight w:val="320"/>
          <w:jc w:val="center"/>
        </w:trPr>
        <w:tc>
          <w:tcPr>
            <w:tcW w:w="1279" w:type="dxa"/>
            <w:noWrap/>
            <w:hideMark/>
          </w:tcPr>
          <w:p w14:paraId="4E0709B2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ean</w:t>
            </w:r>
            <w:proofErr w:type="gramEnd"/>
          </w:p>
        </w:tc>
        <w:tc>
          <w:tcPr>
            <w:tcW w:w="1291" w:type="dxa"/>
            <w:noWrap/>
            <w:hideMark/>
          </w:tcPr>
          <w:p w14:paraId="7F0BDA56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643.94</w:t>
            </w:r>
          </w:p>
        </w:tc>
        <w:tc>
          <w:tcPr>
            <w:tcW w:w="1291" w:type="dxa"/>
            <w:noWrap/>
            <w:hideMark/>
          </w:tcPr>
          <w:p w14:paraId="04C41766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856.81</w:t>
            </w:r>
          </w:p>
        </w:tc>
        <w:tc>
          <w:tcPr>
            <w:tcW w:w="1583" w:type="dxa"/>
            <w:noWrap/>
            <w:hideMark/>
          </w:tcPr>
          <w:p w14:paraId="71C244CC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90.71</w:t>
            </w:r>
          </w:p>
        </w:tc>
        <w:tc>
          <w:tcPr>
            <w:tcW w:w="1286" w:type="dxa"/>
            <w:noWrap/>
            <w:hideMark/>
          </w:tcPr>
          <w:p w14:paraId="44D62E69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1286" w:type="dxa"/>
            <w:noWrap/>
            <w:hideMark/>
          </w:tcPr>
          <w:p w14:paraId="67BF45FD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1</w:t>
            </w:r>
          </w:p>
        </w:tc>
      </w:tr>
      <w:tr w:rsidR="003C537D" w:rsidRPr="003C537D" w14:paraId="670A5E15" w14:textId="77777777" w:rsidTr="00526622">
        <w:trPr>
          <w:trHeight w:val="320"/>
          <w:jc w:val="center"/>
        </w:trPr>
        <w:tc>
          <w:tcPr>
            <w:tcW w:w="1279" w:type="dxa"/>
            <w:noWrap/>
            <w:hideMark/>
          </w:tcPr>
          <w:p w14:paraId="2D232A7B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std</w:t>
            </w:r>
            <w:proofErr w:type="spellEnd"/>
            <w:proofErr w:type="gramEnd"/>
          </w:p>
        </w:tc>
        <w:tc>
          <w:tcPr>
            <w:tcW w:w="1291" w:type="dxa"/>
            <w:noWrap/>
            <w:hideMark/>
          </w:tcPr>
          <w:p w14:paraId="3921874D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328.38</w:t>
            </w:r>
          </w:p>
        </w:tc>
        <w:tc>
          <w:tcPr>
            <w:tcW w:w="1291" w:type="dxa"/>
            <w:noWrap/>
            <w:hideMark/>
          </w:tcPr>
          <w:p w14:paraId="56506DE9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4355.17</w:t>
            </w:r>
          </w:p>
        </w:tc>
        <w:tc>
          <w:tcPr>
            <w:tcW w:w="1583" w:type="dxa"/>
            <w:noWrap/>
            <w:hideMark/>
          </w:tcPr>
          <w:p w14:paraId="669574C9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15.69</w:t>
            </w:r>
          </w:p>
        </w:tc>
        <w:tc>
          <w:tcPr>
            <w:tcW w:w="1286" w:type="dxa"/>
            <w:noWrap/>
            <w:hideMark/>
          </w:tcPr>
          <w:p w14:paraId="0EAE2780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286" w:type="dxa"/>
            <w:noWrap/>
            <w:hideMark/>
          </w:tcPr>
          <w:p w14:paraId="4A2E233B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10</w:t>
            </w:r>
          </w:p>
        </w:tc>
      </w:tr>
      <w:tr w:rsidR="003C537D" w:rsidRPr="003C537D" w14:paraId="414694A9" w14:textId="77777777" w:rsidTr="00526622">
        <w:trPr>
          <w:trHeight w:val="320"/>
          <w:jc w:val="center"/>
        </w:trPr>
        <w:tc>
          <w:tcPr>
            <w:tcW w:w="1279" w:type="dxa"/>
            <w:noWrap/>
            <w:hideMark/>
          </w:tcPr>
          <w:p w14:paraId="13C828B1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in</w:t>
            </w:r>
            <w:proofErr w:type="gramEnd"/>
          </w:p>
        </w:tc>
        <w:tc>
          <w:tcPr>
            <w:tcW w:w="1291" w:type="dxa"/>
            <w:noWrap/>
            <w:hideMark/>
          </w:tcPr>
          <w:p w14:paraId="00CDD8B5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.58</w:t>
            </w:r>
          </w:p>
        </w:tc>
        <w:tc>
          <w:tcPr>
            <w:tcW w:w="1291" w:type="dxa"/>
            <w:noWrap/>
            <w:hideMark/>
          </w:tcPr>
          <w:p w14:paraId="73FF5963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7.00</w:t>
            </w:r>
          </w:p>
        </w:tc>
        <w:tc>
          <w:tcPr>
            <w:tcW w:w="1583" w:type="dxa"/>
            <w:noWrap/>
            <w:hideMark/>
          </w:tcPr>
          <w:p w14:paraId="26152FAA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5.11</w:t>
            </w:r>
          </w:p>
        </w:tc>
        <w:tc>
          <w:tcPr>
            <w:tcW w:w="1286" w:type="dxa"/>
            <w:noWrap/>
            <w:hideMark/>
          </w:tcPr>
          <w:p w14:paraId="15D26626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286" w:type="dxa"/>
            <w:noWrap/>
            <w:hideMark/>
          </w:tcPr>
          <w:p w14:paraId="43A58E08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31</w:t>
            </w:r>
          </w:p>
        </w:tc>
      </w:tr>
      <w:tr w:rsidR="003C537D" w:rsidRPr="003C537D" w14:paraId="4637E46C" w14:textId="77777777" w:rsidTr="00526622">
        <w:trPr>
          <w:trHeight w:val="320"/>
          <w:jc w:val="center"/>
        </w:trPr>
        <w:tc>
          <w:tcPr>
            <w:tcW w:w="1279" w:type="dxa"/>
            <w:noWrap/>
            <w:hideMark/>
          </w:tcPr>
          <w:p w14:paraId="4BC1E35F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25%</w:t>
            </w:r>
          </w:p>
        </w:tc>
        <w:tc>
          <w:tcPr>
            <w:tcW w:w="1291" w:type="dxa"/>
            <w:noWrap/>
            <w:hideMark/>
          </w:tcPr>
          <w:p w14:paraId="683C9464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034.99</w:t>
            </w:r>
          </w:p>
        </w:tc>
        <w:tc>
          <w:tcPr>
            <w:tcW w:w="1291" w:type="dxa"/>
            <w:noWrap/>
            <w:hideMark/>
          </w:tcPr>
          <w:p w14:paraId="7715BB35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3274.75</w:t>
            </w:r>
          </w:p>
        </w:tc>
        <w:tc>
          <w:tcPr>
            <w:tcW w:w="1583" w:type="dxa"/>
            <w:noWrap/>
            <w:hideMark/>
          </w:tcPr>
          <w:p w14:paraId="17BBDC43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67.45</w:t>
            </w:r>
          </w:p>
        </w:tc>
        <w:tc>
          <w:tcPr>
            <w:tcW w:w="1286" w:type="dxa"/>
            <w:noWrap/>
            <w:hideMark/>
          </w:tcPr>
          <w:p w14:paraId="1CFDC17F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0</w:t>
            </w:r>
          </w:p>
        </w:tc>
        <w:tc>
          <w:tcPr>
            <w:tcW w:w="1286" w:type="dxa"/>
            <w:noWrap/>
            <w:hideMark/>
          </w:tcPr>
          <w:p w14:paraId="4DF4DFBB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5</w:t>
            </w:r>
          </w:p>
        </w:tc>
      </w:tr>
      <w:tr w:rsidR="003C537D" w:rsidRPr="003C537D" w14:paraId="67D9BDF4" w14:textId="77777777" w:rsidTr="00526622">
        <w:trPr>
          <w:trHeight w:val="320"/>
          <w:jc w:val="center"/>
        </w:trPr>
        <w:tc>
          <w:tcPr>
            <w:tcW w:w="1279" w:type="dxa"/>
            <w:noWrap/>
            <w:hideMark/>
          </w:tcPr>
          <w:p w14:paraId="6942D4C1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50%</w:t>
            </w:r>
          </w:p>
        </w:tc>
        <w:tc>
          <w:tcPr>
            <w:tcW w:w="1291" w:type="dxa"/>
            <w:noWrap/>
            <w:hideMark/>
          </w:tcPr>
          <w:p w14:paraId="43E8E1EE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4273.07</w:t>
            </w:r>
          </w:p>
        </w:tc>
        <w:tc>
          <w:tcPr>
            <w:tcW w:w="1291" w:type="dxa"/>
            <w:noWrap/>
            <w:hideMark/>
          </w:tcPr>
          <w:p w14:paraId="58303DED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7820.50</w:t>
            </w:r>
          </w:p>
        </w:tc>
        <w:tc>
          <w:tcPr>
            <w:tcW w:w="1583" w:type="dxa"/>
            <w:noWrap/>
            <w:hideMark/>
          </w:tcPr>
          <w:p w14:paraId="4DC49E77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18.01</w:t>
            </w:r>
          </w:p>
        </w:tc>
        <w:tc>
          <w:tcPr>
            <w:tcW w:w="1286" w:type="dxa"/>
            <w:noWrap/>
            <w:hideMark/>
          </w:tcPr>
          <w:p w14:paraId="0B000E41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56</w:t>
            </w:r>
          </w:p>
        </w:tc>
        <w:tc>
          <w:tcPr>
            <w:tcW w:w="1286" w:type="dxa"/>
            <w:noWrap/>
            <w:hideMark/>
          </w:tcPr>
          <w:p w14:paraId="1C2F90FB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4</w:t>
            </w:r>
          </w:p>
        </w:tc>
      </w:tr>
      <w:tr w:rsidR="003C537D" w:rsidRPr="003C537D" w14:paraId="11CF9F35" w14:textId="77777777" w:rsidTr="00526622">
        <w:trPr>
          <w:trHeight w:val="320"/>
          <w:jc w:val="center"/>
        </w:trPr>
        <w:tc>
          <w:tcPr>
            <w:tcW w:w="1279" w:type="dxa"/>
            <w:noWrap/>
            <w:hideMark/>
          </w:tcPr>
          <w:p w14:paraId="27593280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75%</w:t>
            </w:r>
          </w:p>
        </w:tc>
        <w:tc>
          <w:tcPr>
            <w:tcW w:w="1291" w:type="dxa"/>
            <w:noWrap/>
            <w:hideMark/>
          </w:tcPr>
          <w:p w14:paraId="23F331D1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8120.41</w:t>
            </w:r>
          </w:p>
        </w:tc>
        <w:tc>
          <w:tcPr>
            <w:tcW w:w="1291" w:type="dxa"/>
            <w:noWrap/>
            <w:hideMark/>
          </w:tcPr>
          <w:p w14:paraId="43CAE62F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5919.75</w:t>
            </w:r>
          </w:p>
        </w:tc>
        <w:tc>
          <w:tcPr>
            <w:tcW w:w="1583" w:type="dxa"/>
            <w:noWrap/>
            <w:hideMark/>
          </w:tcPr>
          <w:p w14:paraId="59ED68F2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40.79</w:t>
            </w:r>
          </w:p>
        </w:tc>
        <w:tc>
          <w:tcPr>
            <w:tcW w:w="1286" w:type="dxa"/>
            <w:noWrap/>
            <w:hideMark/>
          </w:tcPr>
          <w:p w14:paraId="03DFFDE2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286" w:type="dxa"/>
            <w:noWrap/>
            <w:hideMark/>
          </w:tcPr>
          <w:p w14:paraId="431B8524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88</w:t>
            </w:r>
          </w:p>
        </w:tc>
      </w:tr>
      <w:tr w:rsidR="003C537D" w:rsidRPr="003C537D" w14:paraId="46640CD0" w14:textId="77777777" w:rsidTr="00526622">
        <w:trPr>
          <w:trHeight w:val="320"/>
          <w:jc w:val="center"/>
        </w:trPr>
        <w:tc>
          <w:tcPr>
            <w:tcW w:w="1279" w:type="dxa"/>
            <w:noWrap/>
            <w:hideMark/>
          </w:tcPr>
          <w:p w14:paraId="651B61A9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proofErr w:type="gramStart"/>
            <w:r w:rsidRPr="003C537D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max</w:t>
            </w:r>
            <w:proofErr w:type="gramEnd"/>
          </w:p>
        </w:tc>
        <w:tc>
          <w:tcPr>
            <w:tcW w:w="1291" w:type="dxa"/>
            <w:noWrap/>
            <w:hideMark/>
          </w:tcPr>
          <w:p w14:paraId="667E6D14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8968.98</w:t>
            </w:r>
          </w:p>
        </w:tc>
        <w:tc>
          <w:tcPr>
            <w:tcW w:w="1291" w:type="dxa"/>
            <w:noWrap/>
            <w:hideMark/>
          </w:tcPr>
          <w:p w14:paraId="1B2B8C8F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91299.00</w:t>
            </w:r>
          </w:p>
        </w:tc>
        <w:tc>
          <w:tcPr>
            <w:tcW w:w="1583" w:type="dxa"/>
            <w:noWrap/>
            <w:hideMark/>
          </w:tcPr>
          <w:p w14:paraId="70BBF9D3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329.48</w:t>
            </w:r>
          </w:p>
        </w:tc>
        <w:tc>
          <w:tcPr>
            <w:tcW w:w="1286" w:type="dxa"/>
            <w:noWrap/>
            <w:hideMark/>
          </w:tcPr>
          <w:p w14:paraId="766C1679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74</w:t>
            </w:r>
          </w:p>
        </w:tc>
        <w:tc>
          <w:tcPr>
            <w:tcW w:w="1286" w:type="dxa"/>
            <w:noWrap/>
            <w:hideMark/>
          </w:tcPr>
          <w:p w14:paraId="2BA725DB" w14:textId="77777777" w:rsidR="003C537D" w:rsidRPr="003C537D" w:rsidRDefault="003C537D" w:rsidP="003C537D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3C537D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0.96</w:t>
            </w:r>
          </w:p>
        </w:tc>
      </w:tr>
    </w:tbl>
    <w:p w14:paraId="03CDBE48" w14:textId="6E624F6A" w:rsidR="00F27D51" w:rsidRPr="003C537D" w:rsidRDefault="00F27D51" w:rsidP="003C537D">
      <w:pPr>
        <w:jc w:val="center"/>
        <w:rPr>
          <w:rFonts w:ascii="Times New Roman" w:hAnsi="Times New Roman" w:cs="Times New Roman"/>
        </w:rPr>
      </w:pPr>
      <w:r w:rsidRPr="00841E2E">
        <w:rPr>
          <w:rFonts w:ascii="Times New Roman" w:hAnsi="Times New Roman" w:cs="Times New Roman"/>
          <w:b/>
          <w:sz w:val="20"/>
          <w:szCs w:val="20"/>
        </w:rPr>
        <w:t>Table 1</w:t>
      </w:r>
      <w:r w:rsidRPr="009B0EF1">
        <w:rPr>
          <w:rFonts w:ascii="Times New Roman" w:hAnsi="Times New Roman" w:cs="Times New Roman"/>
          <w:sz w:val="20"/>
          <w:szCs w:val="20"/>
        </w:rPr>
        <w:t xml:space="preserve">: </w:t>
      </w:r>
      <w:r w:rsidR="00317D01" w:rsidRPr="009B0EF1">
        <w:rPr>
          <w:rFonts w:ascii="Times New Roman" w:hAnsi="Times New Roman" w:cs="Times New Roman"/>
          <w:sz w:val="20"/>
          <w:szCs w:val="20"/>
        </w:rPr>
        <w:t>S</w:t>
      </w:r>
      <w:r w:rsidR="00866ED4" w:rsidRPr="009B0EF1">
        <w:rPr>
          <w:rFonts w:ascii="Times New Roman" w:hAnsi="Times New Roman" w:cs="Times New Roman"/>
          <w:sz w:val="20"/>
          <w:szCs w:val="20"/>
        </w:rPr>
        <w:t xml:space="preserve">ample set of </w:t>
      </w:r>
      <w:proofErr w:type="spellStart"/>
      <w:r w:rsidR="00866ED4" w:rsidRPr="009B0EF1">
        <w:rPr>
          <w:rFonts w:ascii="Times New Roman" w:hAnsi="Times New Roman" w:cs="Times New Roman"/>
          <w:sz w:val="20"/>
          <w:szCs w:val="20"/>
        </w:rPr>
        <w:t>radiomic</w:t>
      </w:r>
      <w:proofErr w:type="spellEnd"/>
      <w:r w:rsidR="00866ED4" w:rsidRPr="009B0EF1">
        <w:rPr>
          <w:rFonts w:ascii="Times New Roman" w:hAnsi="Times New Roman" w:cs="Times New Roman"/>
          <w:sz w:val="20"/>
          <w:szCs w:val="20"/>
        </w:rPr>
        <w:t xml:space="preserve"> features</w:t>
      </w:r>
      <w:r w:rsidR="000C2948">
        <w:rPr>
          <w:rFonts w:ascii="Times New Roman" w:hAnsi="Times New Roman" w:cs="Times New Roman"/>
          <w:sz w:val="20"/>
          <w:szCs w:val="20"/>
        </w:rPr>
        <w:t xml:space="preserve"> derived via </w:t>
      </w:r>
      <w:proofErr w:type="spellStart"/>
      <w:r w:rsidR="000C2948">
        <w:rPr>
          <w:rFonts w:ascii="Times New Roman" w:hAnsi="Times New Roman" w:cs="Times New Roman"/>
          <w:sz w:val="20"/>
          <w:szCs w:val="20"/>
        </w:rPr>
        <w:t>PyRadiomics</w:t>
      </w:r>
      <w:proofErr w:type="spellEnd"/>
      <w:r w:rsidR="00866ED4" w:rsidRPr="009B0EF1">
        <w:rPr>
          <w:rFonts w:ascii="Times New Roman" w:hAnsi="Times New Roman" w:cs="Times New Roman"/>
          <w:sz w:val="20"/>
          <w:szCs w:val="20"/>
        </w:rPr>
        <w:t xml:space="preserve"> for</w:t>
      </w:r>
      <w:r w:rsidR="000C2948">
        <w:rPr>
          <w:rFonts w:ascii="Times New Roman" w:hAnsi="Times New Roman" w:cs="Times New Roman"/>
          <w:sz w:val="20"/>
          <w:szCs w:val="20"/>
        </w:rPr>
        <w:t xml:space="preserve"> the</w:t>
      </w:r>
      <w:r w:rsidR="00866ED4" w:rsidRPr="009B0EF1">
        <w:rPr>
          <w:rFonts w:ascii="Times New Roman" w:hAnsi="Times New Roman" w:cs="Times New Roman"/>
          <w:sz w:val="20"/>
          <w:szCs w:val="20"/>
        </w:rPr>
        <w:t xml:space="preserve"> 5 feature categories. GLCM = Gray Level Co-occurrence Matrix, Gray Level Size Zone Matrix = GLSZM, Gray Level Run Length Matrix = GLRLM are textural features.</w:t>
      </w:r>
    </w:p>
    <w:p w14:paraId="7095960D" w14:textId="77777777" w:rsidR="00F27D51" w:rsidRPr="000036D1" w:rsidRDefault="00F27D51" w:rsidP="00CA0A92">
      <w:pPr>
        <w:rPr>
          <w:rFonts w:ascii="Times New Roman" w:hAnsi="Times New Roman" w:cs="Times New Roman"/>
        </w:rPr>
      </w:pPr>
    </w:p>
    <w:p w14:paraId="0E90B03D" w14:textId="20A6E330" w:rsidR="0063643F" w:rsidRDefault="00CC7AD3" w:rsidP="00726205">
      <w:pPr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Pr="000036D1">
        <w:rPr>
          <w:rFonts w:ascii="Times New Roman" w:hAnsi="Times New Roman" w:cs="Times New Roman"/>
        </w:rPr>
        <w:t xml:space="preserve">he </w:t>
      </w:r>
      <w:proofErr w:type="spellStart"/>
      <w:r w:rsidRPr="000036D1">
        <w:rPr>
          <w:rFonts w:ascii="Times New Roman" w:hAnsi="Times New Roman" w:cs="Times New Roman"/>
        </w:rPr>
        <w:t>BraTS</w:t>
      </w:r>
      <w:proofErr w:type="spellEnd"/>
      <w:r w:rsidRPr="000036D1">
        <w:rPr>
          <w:rFonts w:ascii="Times New Roman" w:hAnsi="Times New Roman" w:cs="Times New Roman"/>
        </w:rPr>
        <w:t xml:space="preserve"> Challenge offers a .</w:t>
      </w:r>
      <w:proofErr w:type="spellStart"/>
      <w:r w:rsidRPr="000036D1">
        <w:rPr>
          <w:rFonts w:ascii="Times New Roman" w:hAnsi="Times New Roman" w:cs="Times New Roman"/>
        </w:rPr>
        <w:t>csv</w:t>
      </w:r>
      <w:proofErr w:type="spellEnd"/>
      <w:r w:rsidRPr="000036D1">
        <w:rPr>
          <w:rFonts w:ascii="Times New Roman" w:hAnsi="Times New Roman" w:cs="Times New Roman"/>
        </w:rPr>
        <w:t xml:space="preserve"> file with the number of days survived after diagnoses (overall survival)</w:t>
      </w:r>
      <w:r w:rsidR="006D2FBB">
        <w:rPr>
          <w:rFonts w:ascii="Times New Roman" w:hAnsi="Times New Roman" w:cs="Times New Roman"/>
        </w:rPr>
        <w:t xml:space="preserve"> for 165 GBM patients</w:t>
      </w:r>
      <w:r w:rsidRPr="000036D1">
        <w:rPr>
          <w:rFonts w:ascii="Times New Roman" w:hAnsi="Times New Roman" w:cs="Times New Roman"/>
        </w:rPr>
        <w:t xml:space="preserve">. </w:t>
      </w:r>
      <w:r w:rsidR="00E1617A" w:rsidRPr="000036D1">
        <w:rPr>
          <w:rFonts w:ascii="Times New Roman" w:hAnsi="Times New Roman" w:cs="Times New Roman"/>
        </w:rPr>
        <w:t>The patient overall survival</w:t>
      </w:r>
      <w:r w:rsidR="00217D28">
        <w:rPr>
          <w:rFonts w:ascii="Times New Roman" w:hAnsi="Times New Roman" w:cs="Times New Roman"/>
        </w:rPr>
        <w:t xml:space="preserve"> data in this document are </w:t>
      </w:r>
      <w:r w:rsidR="00E1617A" w:rsidRPr="000036D1">
        <w:rPr>
          <w:rFonts w:ascii="Times New Roman" w:hAnsi="Times New Roman" w:cs="Times New Roman"/>
        </w:rPr>
        <w:t xml:space="preserve">continuous numerical </w:t>
      </w:r>
      <w:r w:rsidR="00064CEC" w:rsidRPr="000036D1">
        <w:rPr>
          <w:rFonts w:ascii="Times New Roman" w:hAnsi="Times New Roman" w:cs="Times New Roman"/>
        </w:rPr>
        <w:t>value</w:t>
      </w:r>
      <w:r w:rsidR="00217D28">
        <w:rPr>
          <w:rFonts w:ascii="Times New Roman" w:hAnsi="Times New Roman" w:cs="Times New Roman"/>
        </w:rPr>
        <w:t>s</w:t>
      </w:r>
      <w:r w:rsidR="00DE1133">
        <w:rPr>
          <w:rFonts w:ascii="Times New Roman" w:hAnsi="Times New Roman" w:cs="Times New Roman"/>
        </w:rPr>
        <w:t>. The data</w:t>
      </w:r>
      <w:r w:rsidR="00E1617A" w:rsidRPr="000036D1">
        <w:rPr>
          <w:rFonts w:ascii="Times New Roman" w:hAnsi="Times New Roman" w:cs="Times New Roman"/>
        </w:rPr>
        <w:t xml:space="preserve"> </w:t>
      </w:r>
      <w:r w:rsidR="007F00AC">
        <w:rPr>
          <w:rFonts w:ascii="Times New Roman" w:hAnsi="Times New Roman" w:cs="Times New Roman"/>
        </w:rPr>
        <w:t>has</w:t>
      </w:r>
      <w:r w:rsidR="00E1617A" w:rsidRPr="000036D1">
        <w:rPr>
          <w:rFonts w:ascii="Times New Roman" w:hAnsi="Times New Roman" w:cs="Times New Roman"/>
        </w:rPr>
        <w:t xml:space="preserve"> be</w:t>
      </w:r>
      <w:r w:rsidR="007F00AC">
        <w:rPr>
          <w:rFonts w:ascii="Times New Roman" w:hAnsi="Times New Roman" w:cs="Times New Roman"/>
        </w:rPr>
        <w:t>en</w:t>
      </w:r>
      <w:r w:rsidR="00E1617A" w:rsidRPr="000036D1">
        <w:rPr>
          <w:rFonts w:ascii="Times New Roman" w:hAnsi="Times New Roman" w:cs="Times New Roman"/>
        </w:rPr>
        <w:t xml:space="preserve"> partitioned into two categorical values using a cutoff time of one </w:t>
      </w:r>
      <w:r w:rsidR="00936301" w:rsidRPr="000036D1">
        <w:rPr>
          <w:rFonts w:ascii="Times New Roman" w:hAnsi="Times New Roman" w:cs="Times New Roman"/>
        </w:rPr>
        <w:t>year</w:t>
      </w:r>
      <w:r w:rsidR="00936301">
        <w:rPr>
          <w:rFonts w:ascii="Times New Roman" w:hAnsi="Times New Roman" w:cs="Times New Roman"/>
        </w:rPr>
        <w:t>, which</w:t>
      </w:r>
      <w:r w:rsidR="00150846">
        <w:rPr>
          <w:rFonts w:ascii="Times New Roman" w:hAnsi="Times New Roman" w:cs="Times New Roman"/>
        </w:rPr>
        <w:t xml:space="preserve"> is </w:t>
      </w:r>
      <w:r w:rsidR="00B61CF9">
        <w:rPr>
          <w:rFonts w:ascii="Times New Roman" w:hAnsi="Times New Roman" w:cs="Times New Roman"/>
        </w:rPr>
        <w:t xml:space="preserve">based on median survival rates </w:t>
      </w:r>
      <w:r w:rsidR="004458F5">
        <w:rPr>
          <w:rFonts w:ascii="Times New Roman" w:hAnsi="Times New Roman" w:cs="Times New Roman"/>
        </w:rPr>
        <w:t xml:space="preserve">for </w:t>
      </w:r>
      <w:proofErr w:type="spellStart"/>
      <w:r w:rsidR="004458F5">
        <w:rPr>
          <w:rFonts w:ascii="Times New Roman" w:hAnsi="Times New Roman" w:cs="Times New Roman"/>
        </w:rPr>
        <w:t>glioblastoma</w:t>
      </w:r>
      <w:proofErr w:type="spellEnd"/>
      <w:r w:rsidR="00721CF5">
        <w:rPr>
          <w:rFonts w:ascii="Times New Roman" w:hAnsi="Times New Roman" w:cs="Times New Roman"/>
        </w:rPr>
        <w:t xml:space="preserve"> </w:t>
      </w:r>
      <w:r w:rsidR="00721CF5">
        <w:rPr>
          <w:rFonts w:ascii="Times New Roman" w:hAnsi="Times New Roman" w:cs="Times New Roman"/>
        </w:rPr>
        <w:fldChar w:fldCharType="begin"/>
      </w:r>
      <w:r w:rsidR="00721CF5">
        <w:rPr>
          <w:rFonts w:ascii="Times New Roman" w:hAnsi="Times New Roman" w:cs="Times New Roman"/>
        </w:rPr>
        <w:instrText xml:space="preserve"> ADDIN EN.CITE &lt;EndNote&gt;&lt;Cite&gt;&lt;Author&gt;Narang&lt;/Author&gt;&lt;Year&gt;2016&lt;/Year&gt;&lt;RecNum&gt;27&lt;/RecNum&gt;&lt;DisplayText&gt;&lt;style face="superscript"&gt;5&lt;/style&gt;&lt;/DisplayText&gt;&lt;record&gt;&lt;rec-number&gt;27&lt;/rec-number&gt;&lt;foreign-keys&gt;&lt;key app="EN" db-id="d5pz9fet3xrx2yepe51p9x9a5xrestwaeetx" timestamp="1495993266"&gt;27&lt;/key&gt;&lt;/foreign-keys&gt;&lt;ref-type name="Journal Article"&gt;17&lt;/ref-type&gt;&lt;contributors&gt;&lt;authors&gt;&lt;author&gt;Narang, Shivali&lt;/author&gt;&lt;author&gt;Lehrer, Michael&lt;/author&gt;&lt;author&gt;Yang, Dalu&lt;/author&gt;&lt;author&gt;Lee, Joonsang&lt;/author&gt;&lt;author&gt;Rao, Arvind&lt;/author&gt;&lt;/authors&gt;&lt;/contributors&gt;&lt;titles&gt;&lt;title&gt;Radiomics in glioblastoma: current status, challenges and potential opportunities&lt;/title&gt;&lt;secondary-title&gt;Translational Cancer Research&lt;/secondary-title&gt;&lt;short-title&gt;Radiomics in glioblastoma: current status, challenges and potential opportunities&lt;/short-title&gt;&lt;/titles&gt;&lt;periodical&gt;&lt;full-title&gt;Translational Cancer Research&lt;/full-title&gt;&lt;/periodical&gt;&lt;pages&gt;383-397&lt;/pages&gt;&lt;volume&gt;5&lt;/volume&gt;&lt;number&gt;4&lt;/number&gt;&lt;dates&gt;&lt;year&gt;2016&lt;/year&gt;&lt;/dates&gt;&lt;isbn&gt;2219-6803&lt;/isbn&gt;&lt;urls&gt;&lt;related-urls&gt;&lt;url&gt;http://tcr.amegroups.com/article/view/8806&lt;/url&gt;&lt;/related-urls&gt;&lt;/urls&gt;&lt;/record&gt;&lt;/Cite&gt;&lt;/EndNote&gt;</w:instrText>
      </w:r>
      <w:r w:rsidR="00721CF5">
        <w:rPr>
          <w:rFonts w:ascii="Times New Roman" w:hAnsi="Times New Roman" w:cs="Times New Roman"/>
        </w:rPr>
        <w:fldChar w:fldCharType="separate"/>
      </w:r>
      <w:r w:rsidR="00721CF5" w:rsidRPr="00721CF5">
        <w:rPr>
          <w:rFonts w:ascii="Times New Roman" w:hAnsi="Times New Roman" w:cs="Times New Roman"/>
          <w:noProof/>
          <w:vertAlign w:val="superscript"/>
        </w:rPr>
        <w:t>5</w:t>
      </w:r>
      <w:r w:rsidR="00721CF5">
        <w:rPr>
          <w:rFonts w:ascii="Times New Roman" w:hAnsi="Times New Roman" w:cs="Times New Roman"/>
        </w:rPr>
        <w:fldChar w:fldCharType="end"/>
      </w:r>
      <w:r w:rsidR="00E1617A" w:rsidRPr="000036D1">
        <w:rPr>
          <w:rFonts w:ascii="Times New Roman" w:hAnsi="Times New Roman" w:cs="Times New Roman"/>
        </w:rPr>
        <w:t xml:space="preserve">; patients who live longer than one year </w:t>
      </w:r>
      <w:r w:rsidR="007F00AC">
        <w:rPr>
          <w:rFonts w:ascii="Times New Roman" w:hAnsi="Times New Roman" w:cs="Times New Roman"/>
        </w:rPr>
        <w:t>are</w:t>
      </w:r>
      <w:r w:rsidR="00E1617A" w:rsidRPr="000036D1">
        <w:rPr>
          <w:rFonts w:ascii="Times New Roman" w:hAnsi="Times New Roman" w:cs="Times New Roman"/>
        </w:rPr>
        <w:t xml:space="preserve"> assigned </w:t>
      </w:r>
      <w:r w:rsidR="007F00AC">
        <w:rPr>
          <w:rFonts w:ascii="Times New Roman" w:hAnsi="Times New Roman" w:cs="Times New Roman"/>
        </w:rPr>
        <w:t>a</w:t>
      </w:r>
      <w:r w:rsidR="004B5377" w:rsidRPr="000036D1">
        <w:rPr>
          <w:rFonts w:ascii="Times New Roman" w:hAnsi="Times New Roman" w:cs="Times New Roman"/>
        </w:rPr>
        <w:t xml:space="preserve"> </w:t>
      </w:r>
      <w:r w:rsidR="00E1617A" w:rsidRPr="000036D1">
        <w:rPr>
          <w:rFonts w:ascii="Times New Roman" w:hAnsi="Times New Roman" w:cs="Times New Roman"/>
        </w:rPr>
        <w:t xml:space="preserve">1, patients who live less than one year </w:t>
      </w:r>
      <w:r w:rsidR="007F00AC">
        <w:rPr>
          <w:rFonts w:ascii="Times New Roman" w:hAnsi="Times New Roman" w:cs="Times New Roman"/>
        </w:rPr>
        <w:t>are</w:t>
      </w:r>
      <w:r w:rsidR="00E1617A" w:rsidRPr="000036D1">
        <w:rPr>
          <w:rFonts w:ascii="Times New Roman" w:hAnsi="Times New Roman" w:cs="Times New Roman"/>
        </w:rPr>
        <w:t xml:space="preserve"> assigned a</w:t>
      </w:r>
      <w:r w:rsidR="007F00AC">
        <w:rPr>
          <w:rFonts w:ascii="Times New Roman" w:hAnsi="Times New Roman" w:cs="Times New Roman"/>
        </w:rPr>
        <w:t xml:space="preserve"> </w:t>
      </w:r>
      <w:r w:rsidR="00E1617A" w:rsidRPr="000036D1">
        <w:rPr>
          <w:rFonts w:ascii="Times New Roman" w:hAnsi="Times New Roman" w:cs="Times New Roman"/>
        </w:rPr>
        <w:t>0. These new overall survival categories will serve as the output for our model</w:t>
      </w:r>
      <w:r w:rsidR="00B067DE" w:rsidRPr="000036D1">
        <w:rPr>
          <w:rFonts w:ascii="Times New Roman" w:hAnsi="Times New Roman" w:cs="Times New Roman"/>
        </w:rPr>
        <w:t>s</w:t>
      </w:r>
      <w:r w:rsidR="00E1617A" w:rsidRPr="000036D1">
        <w:rPr>
          <w:rFonts w:ascii="Times New Roman" w:hAnsi="Times New Roman" w:cs="Times New Roman"/>
        </w:rPr>
        <w:t xml:space="preserve">.  </w:t>
      </w:r>
    </w:p>
    <w:p w14:paraId="5FC5C83C" w14:textId="72F8040F" w:rsidR="0063643F" w:rsidRPr="000036D1" w:rsidRDefault="00E90DC8" w:rsidP="006E429C">
      <w:pPr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proofErr w:type="spellStart"/>
      <w:r>
        <w:rPr>
          <w:rFonts w:ascii="Times New Roman" w:hAnsi="Times New Roman" w:cs="Times New Roman"/>
        </w:rPr>
        <w:t>radiomic</w:t>
      </w:r>
      <w:proofErr w:type="spellEnd"/>
      <w:r>
        <w:rPr>
          <w:rFonts w:ascii="Times New Roman" w:hAnsi="Times New Roman" w:cs="Times New Roman"/>
        </w:rPr>
        <w:t xml:space="preserve"> feature data and </w:t>
      </w:r>
      <w:r w:rsidR="0097258E">
        <w:rPr>
          <w:rFonts w:ascii="Times New Roman" w:hAnsi="Times New Roman" w:cs="Times New Roman"/>
        </w:rPr>
        <w:t>categorical</w:t>
      </w:r>
      <w:r w:rsidR="00FD4F5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overall survival data </w:t>
      </w:r>
      <w:r w:rsidR="00207A30">
        <w:rPr>
          <w:rFonts w:ascii="Times New Roman" w:hAnsi="Times New Roman" w:cs="Times New Roman"/>
        </w:rPr>
        <w:t xml:space="preserve">have been collated to yield the final dataset that will be used for this project. </w:t>
      </w:r>
      <w:r w:rsidR="0063643F">
        <w:rPr>
          <w:rFonts w:ascii="Times New Roman" w:hAnsi="Times New Roman" w:cs="Times New Roman"/>
        </w:rPr>
        <w:t xml:space="preserve">The dataset </w:t>
      </w:r>
      <w:r w:rsidR="00051D0D">
        <w:rPr>
          <w:rFonts w:ascii="Times New Roman" w:hAnsi="Times New Roman" w:cs="Times New Roman"/>
        </w:rPr>
        <w:t xml:space="preserve">contains </w:t>
      </w:r>
      <w:r w:rsidR="00D6233B">
        <w:rPr>
          <w:rFonts w:ascii="Times New Roman" w:hAnsi="Times New Roman" w:cs="Times New Roman"/>
        </w:rPr>
        <w:t>150 rows, corresponding to the number of patients, and 95 columns corresponding</w:t>
      </w:r>
      <w:r w:rsidR="003D51D0">
        <w:rPr>
          <w:rFonts w:ascii="Times New Roman" w:hAnsi="Times New Roman" w:cs="Times New Roman"/>
        </w:rPr>
        <w:t xml:space="preserve"> to the</w:t>
      </w:r>
      <w:r w:rsidR="00D6233B">
        <w:rPr>
          <w:rFonts w:ascii="Times New Roman" w:hAnsi="Times New Roman" w:cs="Times New Roman"/>
        </w:rPr>
        <w:t xml:space="preserve"> </w:t>
      </w:r>
      <w:proofErr w:type="spellStart"/>
      <w:r w:rsidR="00D6233B">
        <w:rPr>
          <w:rFonts w:ascii="Times New Roman" w:hAnsi="Times New Roman" w:cs="Times New Roman"/>
        </w:rPr>
        <w:t>radiomic</w:t>
      </w:r>
      <w:proofErr w:type="spellEnd"/>
      <w:r w:rsidR="00D6233B">
        <w:rPr>
          <w:rFonts w:ascii="Times New Roman" w:hAnsi="Times New Roman" w:cs="Times New Roman"/>
        </w:rPr>
        <w:t xml:space="preserve"> features</w:t>
      </w:r>
      <w:r w:rsidR="001D4181">
        <w:rPr>
          <w:rFonts w:ascii="Times New Roman" w:hAnsi="Times New Roman" w:cs="Times New Roman"/>
        </w:rPr>
        <w:t xml:space="preserve"> and the </w:t>
      </w:r>
      <w:r w:rsidR="00735670">
        <w:rPr>
          <w:rFonts w:ascii="Times New Roman" w:hAnsi="Times New Roman" w:cs="Times New Roman"/>
        </w:rPr>
        <w:t xml:space="preserve">overall </w:t>
      </w:r>
      <w:r w:rsidR="001D4181">
        <w:rPr>
          <w:rFonts w:ascii="Times New Roman" w:hAnsi="Times New Roman" w:cs="Times New Roman"/>
        </w:rPr>
        <w:t>survival category</w:t>
      </w:r>
      <w:r w:rsidR="00D6233B">
        <w:rPr>
          <w:rFonts w:ascii="Times New Roman" w:hAnsi="Times New Roman" w:cs="Times New Roman"/>
        </w:rPr>
        <w:t xml:space="preserve">. </w:t>
      </w:r>
    </w:p>
    <w:p w14:paraId="6892332A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19FAD755" w14:textId="7AB4F694" w:rsidR="002A0F5D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Solution Statement</w:t>
      </w:r>
    </w:p>
    <w:p w14:paraId="47239745" w14:textId="0639DB4B" w:rsidR="002A0F5D" w:rsidRPr="000036D1" w:rsidRDefault="00251DB8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Four</w:t>
      </w:r>
      <w:r w:rsidR="0024402F" w:rsidRPr="000036D1">
        <w:rPr>
          <w:rFonts w:ascii="Times New Roman" w:hAnsi="Times New Roman" w:cs="Times New Roman"/>
        </w:rPr>
        <w:t xml:space="preserve"> </w:t>
      </w:r>
      <w:r w:rsidR="00C36ED3" w:rsidRPr="000036D1">
        <w:rPr>
          <w:rFonts w:ascii="Times New Roman" w:hAnsi="Times New Roman" w:cs="Times New Roman"/>
        </w:rPr>
        <w:t xml:space="preserve">supervised </w:t>
      </w:r>
      <w:r w:rsidR="0024402F" w:rsidRPr="000036D1">
        <w:rPr>
          <w:rFonts w:ascii="Times New Roman" w:hAnsi="Times New Roman" w:cs="Times New Roman"/>
        </w:rPr>
        <w:t xml:space="preserve">machine learning algorithms will be compared to determine which is the most appropriate for classifying </w:t>
      </w:r>
      <w:r w:rsidR="006A0723" w:rsidRPr="000036D1">
        <w:rPr>
          <w:rFonts w:ascii="Times New Roman" w:hAnsi="Times New Roman" w:cs="Times New Roman"/>
        </w:rPr>
        <w:t>patie</w:t>
      </w:r>
      <w:r w:rsidR="000245CE" w:rsidRPr="000036D1">
        <w:rPr>
          <w:rFonts w:ascii="Times New Roman" w:hAnsi="Times New Roman" w:cs="Times New Roman"/>
        </w:rPr>
        <w:t xml:space="preserve">nts into their survival groups: </w:t>
      </w:r>
      <w:r w:rsidR="00405443">
        <w:rPr>
          <w:rFonts w:ascii="Times New Roman" w:hAnsi="Times New Roman" w:cs="Times New Roman"/>
        </w:rPr>
        <w:t>Random For</w:t>
      </w:r>
      <w:r w:rsidR="00EE02E8" w:rsidRPr="000036D1">
        <w:rPr>
          <w:rFonts w:ascii="Times New Roman" w:hAnsi="Times New Roman" w:cs="Times New Roman"/>
        </w:rPr>
        <w:t>est</w:t>
      </w:r>
      <w:r w:rsidR="00032711" w:rsidRPr="000036D1">
        <w:rPr>
          <w:rFonts w:ascii="Times New Roman" w:hAnsi="Times New Roman" w:cs="Times New Roman"/>
        </w:rPr>
        <w:t xml:space="preserve"> (RF)</w:t>
      </w:r>
      <w:r w:rsidR="00EE02E8" w:rsidRPr="000036D1">
        <w:rPr>
          <w:rFonts w:ascii="Times New Roman" w:hAnsi="Times New Roman" w:cs="Times New Roman"/>
        </w:rPr>
        <w:t>, Naïve</w:t>
      </w:r>
      <w:r w:rsidR="00460CB1" w:rsidRPr="000036D1">
        <w:rPr>
          <w:rFonts w:ascii="Times New Roman" w:hAnsi="Times New Roman" w:cs="Times New Roman"/>
        </w:rPr>
        <w:t xml:space="preserve"> Bayes</w:t>
      </w:r>
      <w:r w:rsidR="00032711" w:rsidRPr="000036D1">
        <w:rPr>
          <w:rFonts w:ascii="Times New Roman" w:hAnsi="Times New Roman" w:cs="Times New Roman"/>
        </w:rPr>
        <w:t xml:space="preserve"> (NB)</w:t>
      </w:r>
      <w:r w:rsidR="00460CB1" w:rsidRPr="000036D1">
        <w:rPr>
          <w:rFonts w:ascii="Times New Roman" w:hAnsi="Times New Roman" w:cs="Times New Roman"/>
        </w:rPr>
        <w:t xml:space="preserve">, </w:t>
      </w:r>
      <w:r w:rsidR="00EE02E8" w:rsidRPr="000036D1">
        <w:rPr>
          <w:rFonts w:ascii="Times New Roman" w:hAnsi="Times New Roman" w:cs="Times New Roman"/>
        </w:rPr>
        <w:t>Decision Trees</w:t>
      </w:r>
      <w:r w:rsidR="00032711" w:rsidRPr="000036D1">
        <w:rPr>
          <w:rFonts w:ascii="Times New Roman" w:hAnsi="Times New Roman" w:cs="Times New Roman"/>
        </w:rPr>
        <w:t xml:space="preserve"> (DT),</w:t>
      </w:r>
      <w:r w:rsidR="00460CB1" w:rsidRPr="000036D1">
        <w:rPr>
          <w:rFonts w:ascii="Times New Roman" w:hAnsi="Times New Roman" w:cs="Times New Roman"/>
        </w:rPr>
        <w:t xml:space="preserve"> and Neural Networks</w:t>
      </w:r>
      <w:r w:rsidR="00032711" w:rsidRPr="000036D1">
        <w:rPr>
          <w:rFonts w:ascii="Times New Roman" w:hAnsi="Times New Roman" w:cs="Times New Roman"/>
        </w:rPr>
        <w:t xml:space="preserve"> (NN)</w:t>
      </w:r>
      <w:r w:rsidR="00EE02E8" w:rsidRPr="000036D1">
        <w:rPr>
          <w:rFonts w:ascii="Times New Roman" w:hAnsi="Times New Roman" w:cs="Times New Roman"/>
        </w:rPr>
        <w:t xml:space="preserve">. </w:t>
      </w:r>
      <w:r w:rsidR="003C54D7" w:rsidRPr="000036D1">
        <w:rPr>
          <w:rFonts w:ascii="Times New Roman" w:hAnsi="Times New Roman" w:cs="Times New Roman"/>
        </w:rPr>
        <w:t xml:space="preserve">These classifiers were chosen in accordance with </w:t>
      </w:r>
      <w:proofErr w:type="spellStart"/>
      <w:r w:rsidR="00721CF5">
        <w:rPr>
          <w:rFonts w:ascii="Times New Roman" w:hAnsi="Times New Roman" w:cs="Times New Roman"/>
        </w:rPr>
        <w:t>Parmar</w:t>
      </w:r>
      <w:proofErr w:type="spellEnd"/>
      <w:r w:rsidR="00721CF5">
        <w:rPr>
          <w:rFonts w:ascii="Times New Roman" w:hAnsi="Times New Roman" w:cs="Times New Roman"/>
        </w:rPr>
        <w:t xml:space="preserve"> </w:t>
      </w:r>
      <w:r w:rsidR="003C54D7" w:rsidRPr="000036D1">
        <w:rPr>
          <w:rFonts w:ascii="Times New Roman" w:hAnsi="Times New Roman" w:cs="Times New Roman"/>
        </w:rPr>
        <w:t>et al., 2016</w:t>
      </w:r>
      <w:r w:rsidR="00721CF5">
        <w:rPr>
          <w:rFonts w:ascii="Times New Roman" w:hAnsi="Times New Roman" w:cs="Times New Roman"/>
        </w:rPr>
        <w:t xml:space="preserve"> </w:t>
      </w:r>
      <w:r w:rsidR="00721CF5">
        <w:rPr>
          <w:rFonts w:ascii="Times New Roman" w:hAnsi="Times New Roman" w:cs="Times New Roman"/>
        </w:rPr>
        <w:fldChar w:fldCharType="begin"/>
      </w:r>
      <w:r w:rsidR="00C7745B">
        <w:rPr>
          <w:rFonts w:ascii="Times New Roman" w:hAnsi="Times New Roman" w:cs="Times New Roman"/>
        </w:rPr>
        <w:instrText xml:space="preserve"> ADDIN EN.CITE &lt;EndNote&gt;&lt;Cite&gt;&lt;Author&gt;Parmar&lt;/Author&gt;&lt;Year&gt;2015&lt;/Year&gt;&lt;RecNum&gt;26&lt;/RecNum&gt;&lt;DisplayText&gt;&lt;style face="superscript"&gt;7&lt;/style&gt;&lt;/DisplayText&gt;&lt;record&gt;&lt;rec-number&gt;26&lt;/rec-number&gt;&lt;foreign-keys&gt;&lt;key app="EN" db-id="d5pz9fet3xrx2yepe51p9x9a5xrestwaeetx" timestamp="1495993266"&gt;26&lt;/key&gt;&lt;/foreign-keys&gt;&lt;ref-type name="Journal Article"&gt;17&lt;/ref-type&gt;&lt;contributors&gt;&lt;authors&gt;&lt;author&gt;Parmar, Chintan&lt;/author&gt;&lt;author&gt;Grossmann, Patrick&lt;/author&gt;&lt;author&gt;Bussink, Johan&lt;/author&gt;&lt;author&gt;Lambin, Philippe&lt;/author&gt;&lt;author&gt;Aerts, Hugo J. W. L.&lt;/author&gt;&lt;/authors&gt;&lt;/contributors&gt;&lt;titles&gt;&lt;title&gt;Machine Learning methods for Quantitative Radiomic Biomarkers&lt;/title&gt;&lt;secondary-title&gt;Scientific Reports&lt;/secondary-title&gt;&lt;/titles&gt;&lt;periodical&gt;&lt;full-title&gt;Scientific Reports&lt;/full-title&gt;&lt;/periodical&gt;&lt;pages&gt;13087&lt;/pages&gt;&lt;volume&gt;5&lt;/volume&gt;&lt;dates&gt;&lt;year&gt;2015&lt;/year&gt;&lt;pub-dates&gt;&lt;date&gt;08/17/online&lt;/date&gt;&lt;/pub-dates&gt;&lt;/dates&gt;&lt;publisher&gt;The Author(s)&lt;/publisher&gt;&lt;work-type&gt;Article&lt;/work-type&gt;&lt;urls&gt;&lt;related-urls&gt;&lt;url&gt;http://dx.doi.org/10.1038/srep13087&lt;/url&gt;&lt;/related-urls&gt;&lt;/urls&gt;&lt;electronic-resource-num&gt;10.1038/srep13087&amp;#xD;https://www.nature.com/articles/srep13087#supplementary-information&lt;/electronic-resource-num&gt;&lt;/record&gt;&lt;/Cite&gt;&lt;/EndNote&gt;</w:instrText>
      </w:r>
      <w:r w:rsidR="00721CF5"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7</w:t>
      </w:r>
      <w:r w:rsidR="00721CF5">
        <w:rPr>
          <w:rFonts w:ascii="Times New Roman" w:hAnsi="Times New Roman" w:cs="Times New Roman"/>
        </w:rPr>
        <w:fldChar w:fldCharType="end"/>
      </w:r>
      <w:r w:rsidR="003C54D7" w:rsidRPr="000036D1">
        <w:rPr>
          <w:rFonts w:ascii="Times New Roman" w:hAnsi="Times New Roman" w:cs="Times New Roman"/>
        </w:rPr>
        <w:t xml:space="preserve">; </w:t>
      </w:r>
      <w:r w:rsidR="00032711" w:rsidRPr="000036D1">
        <w:rPr>
          <w:rFonts w:ascii="Times New Roman" w:hAnsi="Times New Roman" w:cs="Times New Roman"/>
        </w:rPr>
        <w:t>RF</w:t>
      </w:r>
      <w:r w:rsidR="003C54D7" w:rsidRPr="000036D1">
        <w:rPr>
          <w:rFonts w:ascii="Times New Roman" w:hAnsi="Times New Roman" w:cs="Times New Roman"/>
        </w:rPr>
        <w:t xml:space="preserve"> and </w:t>
      </w:r>
      <w:r w:rsidR="00032711" w:rsidRPr="000036D1">
        <w:rPr>
          <w:rFonts w:ascii="Times New Roman" w:hAnsi="Times New Roman" w:cs="Times New Roman"/>
        </w:rPr>
        <w:t xml:space="preserve">NB </w:t>
      </w:r>
      <w:r w:rsidR="003C54D7" w:rsidRPr="000036D1">
        <w:rPr>
          <w:rFonts w:ascii="Times New Roman" w:hAnsi="Times New Roman" w:cs="Times New Roman"/>
        </w:rPr>
        <w:t xml:space="preserve">showed </w:t>
      </w:r>
      <w:r w:rsidR="00D928D2" w:rsidRPr="000036D1">
        <w:rPr>
          <w:rFonts w:ascii="Times New Roman" w:hAnsi="Times New Roman" w:cs="Times New Roman"/>
        </w:rPr>
        <w:t>high</w:t>
      </w:r>
      <w:r w:rsidR="003C54D7" w:rsidRPr="000036D1">
        <w:rPr>
          <w:rFonts w:ascii="Times New Roman" w:hAnsi="Times New Roman" w:cs="Times New Roman"/>
        </w:rPr>
        <w:t xml:space="preserve"> </w:t>
      </w:r>
      <w:r w:rsidR="008F2C8C">
        <w:rPr>
          <w:rFonts w:ascii="Times New Roman" w:hAnsi="Times New Roman" w:cs="Times New Roman"/>
        </w:rPr>
        <w:t>predictive</w:t>
      </w:r>
      <w:r w:rsidR="003C54D7" w:rsidRPr="000036D1">
        <w:rPr>
          <w:rFonts w:ascii="Times New Roman" w:hAnsi="Times New Roman" w:cs="Times New Roman"/>
        </w:rPr>
        <w:t xml:space="preserve"> performance while </w:t>
      </w:r>
      <w:r w:rsidR="00032711" w:rsidRPr="000036D1">
        <w:rPr>
          <w:rFonts w:ascii="Times New Roman" w:hAnsi="Times New Roman" w:cs="Times New Roman"/>
        </w:rPr>
        <w:t xml:space="preserve">DT </w:t>
      </w:r>
      <w:r w:rsidR="008A1DDA" w:rsidRPr="000036D1">
        <w:rPr>
          <w:rFonts w:ascii="Times New Roman" w:hAnsi="Times New Roman" w:cs="Times New Roman"/>
        </w:rPr>
        <w:t xml:space="preserve">and </w:t>
      </w:r>
      <w:r w:rsidR="00032711" w:rsidRPr="000036D1">
        <w:rPr>
          <w:rFonts w:ascii="Times New Roman" w:hAnsi="Times New Roman" w:cs="Times New Roman"/>
        </w:rPr>
        <w:t xml:space="preserve">NN </w:t>
      </w:r>
      <w:r w:rsidR="00D928D2" w:rsidRPr="000036D1">
        <w:rPr>
          <w:rFonts w:ascii="Times New Roman" w:hAnsi="Times New Roman" w:cs="Times New Roman"/>
        </w:rPr>
        <w:t xml:space="preserve">showed low </w:t>
      </w:r>
      <w:r w:rsidR="003C54D7" w:rsidRPr="000036D1">
        <w:rPr>
          <w:rFonts w:ascii="Times New Roman" w:hAnsi="Times New Roman" w:cs="Times New Roman"/>
        </w:rPr>
        <w:t xml:space="preserve">predictive performance. </w:t>
      </w:r>
      <w:r w:rsidR="00CC3D9C" w:rsidRPr="000036D1">
        <w:rPr>
          <w:rFonts w:ascii="Times New Roman" w:hAnsi="Times New Roman" w:cs="Times New Roman"/>
        </w:rPr>
        <w:t>The resulting c</w:t>
      </w:r>
      <w:r w:rsidR="005D3086" w:rsidRPr="000036D1">
        <w:rPr>
          <w:rFonts w:ascii="Times New Roman" w:hAnsi="Times New Roman" w:cs="Times New Roman"/>
        </w:rPr>
        <w:t xml:space="preserve">lassifiers </w:t>
      </w:r>
      <w:r w:rsidR="00C56F35" w:rsidRPr="000036D1">
        <w:rPr>
          <w:rFonts w:ascii="Times New Roman" w:hAnsi="Times New Roman" w:cs="Times New Roman"/>
        </w:rPr>
        <w:t xml:space="preserve">predicative </w:t>
      </w:r>
      <w:r w:rsidR="005D3086" w:rsidRPr="000036D1">
        <w:rPr>
          <w:rFonts w:ascii="Times New Roman" w:hAnsi="Times New Roman" w:cs="Times New Roman"/>
        </w:rPr>
        <w:t>performance</w:t>
      </w:r>
      <w:r w:rsidR="00051E51" w:rsidRPr="000036D1">
        <w:rPr>
          <w:rFonts w:ascii="Times New Roman" w:hAnsi="Times New Roman" w:cs="Times New Roman"/>
        </w:rPr>
        <w:t>s</w:t>
      </w:r>
      <w:r w:rsidR="005D3086" w:rsidRPr="000036D1">
        <w:rPr>
          <w:rFonts w:ascii="Times New Roman" w:hAnsi="Times New Roman" w:cs="Times New Roman"/>
        </w:rPr>
        <w:t xml:space="preserve"> will be </w:t>
      </w:r>
      <w:r w:rsidR="00BD3928" w:rsidRPr="000036D1">
        <w:rPr>
          <w:rFonts w:ascii="Times New Roman" w:hAnsi="Times New Roman" w:cs="Times New Roman"/>
        </w:rPr>
        <w:t>measured</w:t>
      </w:r>
      <w:r w:rsidR="005D3086" w:rsidRPr="000036D1">
        <w:rPr>
          <w:rFonts w:ascii="Times New Roman" w:hAnsi="Times New Roman" w:cs="Times New Roman"/>
        </w:rPr>
        <w:t xml:space="preserve"> using the area under the receiver operator characteristic</w:t>
      </w:r>
      <w:r w:rsidR="008E26B6" w:rsidRPr="000036D1">
        <w:rPr>
          <w:rFonts w:ascii="Times New Roman" w:hAnsi="Times New Roman" w:cs="Times New Roman"/>
        </w:rPr>
        <w:t xml:space="preserve"> </w:t>
      </w:r>
      <w:r w:rsidR="005D3086" w:rsidRPr="000036D1">
        <w:rPr>
          <w:rFonts w:ascii="Times New Roman" w:hAnsi="Times New Roman" w:cs="Times New Roman"/>
        </w:rPr>
        <w:t>curve</w:t>
      </w:r>
      <w:r w:rsidR="00734AB1" w:rsidRPr="000036D1">
        <w:rPr>
          <w:rFonts w:ascii="Times New Roman" w:hAnsi="Times New Roman" w:cs="Times New Roman"/>
        </w:rPr>
        <w:t xml:space="preserve"> (AUC) </w:t>
      </w:r>
      <w:r w:rsidR="0020116C" w:rsidRPr="000036D1">
        <w:rPr>
          <w:rFonts w:ascii="Times New Roman" w:hAnsi="Times New Roman" w:cs="Times New Roman"/>
        </w:rPr>
        <w:t>as a metric</w:t>
      </w:r>
      <w:r w:rsidR="00941C39" w:rsidRPr="000036D1">
        <w:rPr>
          <w:rFonts w:ascii="Times New Roman" w:hAnsi="Times New Roman" w:cs="Times New Roman"/>
        </w:rPr>
        <w:t xml:space="preserve"> of comparison</w:t>
      </w:r>
      <w:r w:rsidR="005D3086" w:rsidRPr="000036D1">
        <w:rPr>
          <w:rFonts w:ascii="Times New Roman" w:hAnsi="Times New Roman" w:cs="Times New Roman"/>
        </w:rPr>
        <w:t xml:space="preserve">. </w:t>
      </w:r>
    </w:p>
    <w:p w14:paraId="45F164F5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26E4328E" w14:textId="0B64963D" w:rsidR="00280A67" w:rsidRPr="00B40B83" w:rsidRDefault="00FB3C9B" w:rsidP="00FB3C9B">
      <w:pPr>
        <w:rPr>
          <w:rFonts w:ascii="Times New Roman" w:hAnsi="Times New Roman" w:cs="Times New Roman"/>
          <w:b/>
        </w:rPr>
      </w:pPr>
      <w:r w:rsidRPr="00484664">
        <w:rPr>
          <w:rFonts w:ascii="Times New Roman" w:hAnsi="Times New Roman" w:cs="Times New Roman"/>
          <w:b/>
        </w:rPr>
        <w:t>Benchmark Model</w:t>
      </w:r>
    </w:p>
    <w:p w14:paraId="32664481" w14:textId="054806DF" w:rsidR="00BB7275" w:rsidRPr="000036D1" w:rsidRDefault="00721CF5" w:rsidP="00FB3C9B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armar</w:t>
      </w:r>
      <w:proofErr w:type="spellEnd"/>
      <w:r>
        <w:rPr>
          <w:rFonts w:ascii="Times New Roman" w:hAnsi="Times New Roman" w:cs="Times New Roman"/>
        </w:rPr>
        <w:t xml:space="preserve"> </w:t>
      </w:r>
      <w:r w:rsidR="001D53BE" w:rsidRPr="000036D1">
        <w:rPr>
          <w:rFonts w:ascii="Times New Roman" w:hAnsi="Times New Roman" w:cs="Times New Roman"/>
        </w:rPr>
        <w:t xml:space="preserve">et al. published a landmark study comparing fourteen feature selection methods and twelve classification methods in terms of their </w:t>
      </w:r>
      <w:r w:rsidR="00805D2D" w:rsidRPr="000036D1">
        <w:rPr>
          <w:rFonts w:ascii="Times New Roman" w:hAnsi="Times New Roman" w:cs="Times New Roman"/>
        </w:rPr>
        <w:t xml:space="preserve">performance and stability for predicting overall </w:t>
      </w:r>
      <w:r w:rsidR="00207908" w:rsidRPr="000036D1">
        <w:rPr>
          <w:rFonts w:ascii="Times New Roman" w:hAnsi="Times New Roman" w:cs="Times New Roman"/>
        </w:rPr>
        <w:t xml:space="preserve">lung cancer </w:t>
      </w:r>
      <w:r w:rsidR="00805D2D" w:rsidRPr="000036D1">
        <w:rPr>
          <w:rFonts w:ascii="Times New Roman" w:hAnsi="Times New Roman" w:cs="Times New Roman"/>
        </w:rPr>
        <w:t>patient survival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C7745B">
        <w:rPr>
          <w:rFonts w:ascii="Times New Roman" w:hAnsi="Times New Roman" w:cs="Times New Roman"/>
        </w:rPr>
        <w:instrText xml:space="preserve"> ADDIN EN.CITE &lt;EndNote&gt;&lt;Cite&gt;&lt;Author&gt;Parmar&lt;/Author&gt;&lt;Year&gt;2015&lt;/Year&gt;&lt;RecNum&gt;26&lt;/RecNum&gt;&lt;DisplayText&gt;&lt;style face="superscript"&gt;7&lt;/style&gt;&lt;/DisplayText&gt;&lt;record&gt;&lt;rec-number&gt;26&lt;/rec-number&gt;&lt;foreign-keys&gt;&lt;key app="EN" db-id="d5pz9fet3xrx2yepe51p9x9a5xrestwaeetx" timestamp="1495993266"&gt;26&lt;/key&gt;&lt;/foreign-keys&gt;&lt;ref-type name="Journal Article"&gt;17&lt;/ref-type&gt;&lt;contributors&gt;&lt;authors&gt;&lt;author&gt;Parmar, Chintan&lt;/author&gt;&lt;author&gt;Grossmann, Patrick&lt;/author&gt;&lt;author&gt;Bussink, Johan&lt;/author&gt;&lt;author&gt;Lambin, Philippe&lt;/author&gt;&lt;author&gt;Aerts, Hugo J. W. L.&lt;/author&gt;&lt;/authors&gt;&lt;/contributors&gt;&lt;titles&gt;&lt;title&gt;Machine Learning methods for Quantitative Radiomic Biomarkers&lt;/title&gt;&lt;secondary-title&gt;Scientific Reports&lt;/secondary-title&gt;&lt;/titles&gt;&lt;periodical&gt;&lt;full-title&gt;Scientific Reports&lt;/full-title&gt;&lt;/periodical&gt;&lt;pages&gt;13087&lt;/pages&gt;&lt;volume&gt;5&lt;/volume&gt;&lt;dates&gt;&lt;year&gt;2015&lt;/year&gt;&lt;pub-dates&gt;&lt;date&gt;08/17/online&lt;/date&gt;&lt;/pub-dates&gt;&lt;/dates&gt;&lt;publisher&gt;The Author(s)&lt;/publisher&gt;&lt;work-type&gt;Article&lt;/work-type&gt;&lt;urls&gt;&lt;related-urls&gt;&lt;url&gt;http://dx.doi.org/10.1038/srep13087&lt;/url&gt;&lt;/related-urls&gt;&lt;/urls&gt;&lt;electronic-resource-num&gt;10.1038/srep13087&amp;#xD;https://www.nature.com/articles/srep13087#supplementary-information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7</w:t>
      </w:r>
      <w:r>
        <w:rPr>
          <w:rFonts w:ascii="Times New Roman" w:hAnsi="Times New Roman" w:cs="Times New Roman"/>
        </w:rPr>
        <w:fldChar w:fldCharType="end"/>
      </w:r>
      <w:r w:rsidR="00805D2D" w:rsidRPr="000036D1">
        <w:rPr>
          <w:rFonts w:ascii="Times New Roman" w:hAnsi="Times New Roman" w:cs="Times New Roman"/>
        </w:rPr>
        <w:t xml:space="preserve">. </w:t>
      </w:r>
      <w:r w:rsidR="008E26B6" w:rsidRPr="000036D1">
        <w:rPr>
          <w:rFonts w:ascii="Times New Roman" w:hAnsi="Times New Roman" w:cs="Times New Roman"/>
        </w:rPr>
        <w:t xml:space="preserve"> This study contains AUC values for each of the feature selection and classification combinations, which can be directly compared with our projects AUC values. </w:t>
      </w:r>
    </w:p>
    <w:p w14:paraId="3655AF1A" w14:textId="19BFFC5F" w:rsidR="00BB7275" w:rsidRPr="000036D1" w:rsidRDefault="00631034" w:rsidP="006E429C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ough the models in </w:t>
      </w:r>
      <w:proofErr w:type="spellStart"/>
      <w:r w:rsidR="00721CF5">
        <w:rPr>
          <w:rFonts w:ascii="Times New Roman" w:hAnsi="Times New Roman" w:cs="Times New Roman"/>
        </w:rPr>
        <w:t>Parmar</w:t>
      </w:r>
      <w:proofErr w:type="spellEnd"/>
      <w:r w:rsidR="009320BC" w:rsidRPr="000036D1">
        <w:rPr>
          <w:rFonts w:ascii="Times New Roman" w:hAnsi="Times New Roman" w:cs="Times New Roman"/>
        </w:rPr>
        <w:t xml:space="preserve"> et al.</w:t>
      </w:r>
      <w:r w:rsidRPr="000036D1">
        <w:rPr>
          <w:rFonts w:ascii="Times New Roman" w:hAnsi="Times New Roman" w:cs="Times New Roman"/>
        </w:rPr>
        <w:t xml:space="preserve"> were trained using lung cancer CT </w:t>
      </w:r>
      <w:r w:rsidR="008769D7" w:rsidRPr="000036D1">
        <w:rPr>
          <w:rFonts w:ascii="Times New Roman" w:hAnsi="Times New Roman" w:cs="Times New Roman"/>
        </w:rPr>
        <w:t>imaging and a different survival classification threshold (2 years instead of 1)</w:t>
      </w:r>
      <w:r w:rsidRPr="000036D1">
        <w:rPr>
          <w:rFonts w:ascii="Times New Roman" w:hAnsi="Times New Roman" w:cs="Times New Roman"/>
        </w:rPr>
        <w:t xml:space="preserve">, it can be </w:t>
      </w:r>
      <w:r w:rsidR="00CA2DAC">
        <w:rPr>
          <w:rFonts w:ascii="Times New Roman" w:hAnsi="Times New Roman" w:cs="Times New Roman"/>
        </w:rPr>
        <w:t>inferred</w:t>
      </w:r>
      <w:r w:rsidRPr="000036D1">
        <w:rPr>
          <w:rFonts w:ascii="Times New Roman" w:hAnsi="Times New Roman" w:cs="Times New Roman"/>
        </w:rPr>
        <w:t xml:space="preserve"> that underlying </w:t>
      </w:r>
      <w:proofErr w:type="spellStart"/>
      <w:r w:rsidRPr="000036D1">
        <w:rPr>
          <w:rFonts w:ascii="Times New Roman" w:hAnsi="Times New Roman" w:cs="Times New Roman"/>
        </w:rPr>
        <w:t>radiomic</w:t>
      </w:r>
      <w:proofErr w:type="spellEnd"/>
      <w:r w:rsidRPr="000036D1">
        <w:rPr>
          <w:rFonts w:ascii="Times New Roman" w:hAnsi="Times New Roman" w:cs="Times New Roman"/>
        </w:rPr>
        <w:t xml:space="preserve"> principles are </w:t>
      </w:r>
      <w:r w:rsidR="0065385C" w:rsidRPr="000036D1">
        <w:rPr>
          <w:rFonts w:ascii="Times New Roman" w:hAnsi="Times New Roman" w:cs="Times New Roman"/>
        </w:rPr>
        <w:t>similar</w:t>
      </w:r>
      <w:r w:rsidRPr="000036D1">
        <w:rPr>
          <w:rFonts w:ascii="Times New Roman" w:hAnsi="Times New Roman" w:cs="Times New Roman"/>
        </w:rPr>
        <w:t xml:space="preserve"> regardless of the tumor type studied or imaging methodology. </w:t>
      </w:r>
      <w:r w:rsidR="00B60DA7" w:rsidRPr="000036D1">
        <w:rPr>
          <w:rFonts w:ascii="Times New Roman" w:hAnsi="Times New Roman" w:cs="Times New Roman"/>
        </w:rPr>
        <w:t>Therefore, it is logical to predict our classi</w:t>
      </w:r>
      <w:r w:rsidR="0027055E" w:rsidRPr="000036D1">
        <w:rPr>
          <w:rFonts w:ascii="Times New Roman" w:hAnsi="Times New Roman" w:cs="Times New Roman"/>
        </w:rPr>
        <w:t xml:space="preserve">fication methods will follow </w:t>
      </w:r>
      <w:r w:rsidR="0032453A" w:rsidRPr="000036D1">
        <w:rPr>
          <w:rFonts w:ascii="Times New Roman" w:hAnsi="Times New Roman" w:cs="Times New Roman"/>
        </w:rPr>
        <w:t>comparable</w:t>
      </w:r>
      <w:r w:rsidR="00B60DA7" w:rsidRPr="000036D1">
        <w:rPr>
          <w:rFonts w:ascii="Times New Roman" w:hAnsi="Times New Roman" w:cs="Times New Roman"/>
        </w:rPr>
        <w:t xml:space="preserve"> predictive performance trend</w:t>
      </w:r>
      <w:r w:rsidR="0027055E" w:rsidRPr="000036D1">
        <w:rPr>
          <w:rFonts w:ascii="Times New Roman" w:hAnsi="Times New Roman" w:cs="Times New Roman"/>
        </w:rPr>
        <w:t>s</w:t>
      </w:r>
      <w:r w:rsidR="00B60DA7" w:rsidRPr="000036D1">
        <w:rPr>
          <w:rFonts w:ascii="Times New Roman" w:hAnsi="Times New Roman" w:cs="Times New Roman"/>
        </w:rPr>
        <w:t xml:space="preserve"> as</w:t>
      </w:r>
      <w:r w:rsidR="0027055E" w:rsidRPr="000036D1">
        <w:rPr>
          <w:rFonts w:ascii="Times New Roman" w:hAnsi="Times New Roman" w:cs="Times New Roman"/>
        </w:rPr>
        <w:t xml:space="preserve"> observed</w:t>
      </w:r>
      <w:r w:rsidR="00B60DA7" w:rsidRPr="000036D1">
        <w:rPr>
          <w:rFonts w:ascii="Times New Roman" w:hAnsi="Times New Roman" w:cs="Times New Roman"/>
        </w:rPr>
        <w:t xml:space="preserve"> in this study.</w:t>
      </w:r>
      <w:r w:rsidR="00251DD4" w:rsidRPr="000036D1">
        <w:rPr>
          <w:rFonts w:ascii="Times New Roman" w:hAnsi="Times New Roman" w:cs="Times New Roman"/>
        </w:rPr>
        <w:t xml:space="preserve"> </w:t>
      </w:r>
    </w:p>
    <w:p w14:paraId="7B63987A" w14:textId="56C31844" w:rsidR="00D556FE" w:rsidRDefault="00C34BF8" w:rsidP="006E429C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It can be seen clearly in </w:t>
      </w:r>
      <w:proofErr w:type="spellStart"/>
      <w:r w:rsidR="00721CF5">
        <w:rPr>
          <w:rFonts w:ascii="Times New Roman" w:hAnsi="Times New Roman" w:cs="Times New Roman"/>
        </w:rPr>
        <w:t>Parmar</w:t>
      </w:r>
      <w:proofErr w:type="spellEnd"/>
      <w:r w:rsidR="009320BC" w:rsidRPr="000036D1">
        <w:rPr>
          <w:rFonts w:ascii="Times New Roman" w:hAnsi="Times New Roman" w:cs="Times New Roman"/>
        </w:rPr>
        <w:t xml:space="preserve"> et al.</w:t>
      </w:r>
      <w:r w:rsidRPr="000036D1">
        <w:rPr>
          <w:rFonts w:ascii="Times New Roman" w:hAnsi="Times New Roman" w:cs="Times New Roman"/>
        </w:rPr>
        <w:t xml:space="preserve"> that the classifier type accounted for the vast majority of the variation of the AUC </w:t>
      </w:r>
      <w:r w:rsidR="00FB346A" w:rsidRPr="000036D1">
        <w:rPr>
          <w:rFonts w:ascii="Times New Roman" w:hAnsi="Times New Roman" w:cs="Times New Roman"/>
        </w:rPr>
        <w:t>curve</w:t>
      </w:r>
      <w:r w:rsidR="00FB346A">
        <w:rPr>
          <w:rFonts w:ascii="Times New Roman" w:hAnsi="Times New Roman" w:cs="Times New Roman"/>
        </w:rPr>
        <w:t>;</w:t>
      </w:r>
      <w:r w:rsidR="00274A67">
        <w:rPr>
          <w:rFonts w:ascii="Times New Roman" w:hAnsi="Times New Roman" w:cs="Times New Roman"/>
        </w:rPr>
        <w:t xml:space="preserve"> </w:t>
      </w:r>
      <w:r w:rsidRPr="000036D1">
        <w:rPr>
          <w:rFonts w:ascii="Times New Roman" w:hAnsi="Times New Roman" w:cs="Times New Roman"/>
        </w:rPr>
        <w:t>therefore we will limit our s</w:t>
      </w:r>
      <w:r w:rsidR="008F2858">
        <w:rPr>
          <w:rFonts w:ascii="Times New Roman" w:hAnsi="Times New Roman" w:cs="Times New Roman"/>
        </w:rPr>
        <w:t>tudy to compare only classifier methods</w:t>
      </w:r>
      <w:r w:rsidRPr="000036D1">
        <w:rPr>
          <w:rFonts w:ascii="Times New Roman" w:hAnsi="Times New Roman" w:cs="Times New Roman"/>
        </w:rPr>
        <w:t xml:space="preserve"> and not feature selection methods. </w:t>
      </w:r>
    </w:p>
    <w:p w14:paraId="178A902A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2ECD807F" w14:textId="2CE4490D" w:rsidR="00280A67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Evaluation Metrics</w:t>
      </w:r>
    </w:p>
    <w:p w14:paraId="5AC74A5D" w14:textId="7B0F1769" w:rsidR="00792055" w:rsidRPr="000036D1" w:rsidRDefault="00920847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e </w:t>
      </w:r>
      <w:r w:rsidR="00732C99" w:rsidRPr="000036D1">
        <w:rPr>
          <w:rFonts w:ascii="Times New Roman" w:hAnsi="Times New Roman" w:cs="Times New Roman"/>
        </w:rPr>
        <w:t>Receiver</w:t>
      </w:r>
      <w:r w:rsidRPr="000036D1">
        <w:rPr>
          <w:rFonts w:ascii="Times New Roman" w:hAnsi="Times New Roman" w:cs="Times New Roman"/>
        </w:rPr>
        <w:t xml:space="preserve"> Operating Characteristics (ROC) curve is a commonly utilized metric to evaluate </w:t>
      </w:r>
      <w:r w:rsidR="004C5845" w:rsidRPr="000036D1">
        <w:rPr>
          <w:rFonts w:ascii="Times New Roman" w:hAnsi="Times New Roman" w:cs="Times New Roman"/>
        </w:rPr>
        <w:t>binary classifier</w:t>
      </w:r>
      <w:r w:rsidRPr="000036D1">
        <w:rPr>
          <w:rFonts w:ascii="Times New Roman" w:hAnsi="Times New Roman" w:cs="Times New Roman"/>
        </w:rPr>
        <w:t xml:space="preserve"> output performance</w:t>
      </w:r>
      <w:r w:rsidR="008A09BB">
        <w:rPr>
          <w:rFonts w:ascii="Times New Roman" w:hAnsi="Times New Roman" w:cs="Times New Roman"/>
        </w:rPr>
        <w:t xml:space="preserve"> </w:t>
      </w:r>
      <w:r w:rsidR="008A09BB">
        <w:rPr>
          <w:rFonts w:ascii="Times New Roman" w:hAnsi="Times New Roman" w:cs="Times New Roman"/>
        </w:rPr>
        <w:fldChar w:fldCharType="begin"/>
      </w:r>
      <w:r w:rsidR="00A655CA">
        <w:rPr>
          <w:rFonts w:ascii="Times New Roman" w:hAnsi="Times New Roman" w:cs="Times New Roman"/>
        </w:rPr>
        <w:instrText xml:space="preserve"> ADDIN EN.CITE &lt;EndNote&gt;&lt;Cite&gt;&lt;Author&gt;Fawcett&lt;/Author&gt;&lt;Year&gt;2006&lt;/Year&gt;&lt;RecNum&gt;38&lt;/RecNum&gt;&lt;DisplayText&gt;&lt;style face="superscript"&gt;12&lt;/style&gt;&lt;/DisplayText&gt;&lt;record&gt;&lt;rec-number&gt;38&lt;/rec-number&gt;&lt;foreign-keys&gt;&lt;key app="EN" db-id="d5pz9fet3xrx2yepe51p9x9a5xrestwaeetx" timestamp="1495995532"&gt;38&lt;/key&gt;&lt;/foreign-keys&gt;&lt;ref-type name="Journal Article"&gt;17&lt;/ref-type&gt;&lt;contributors&gt;&lt;authors&gt;&lt;author&gt;Fawcett, Tom&lt;/author&gt;&lt;/authors&gt;&lt;/contributors&gt;&lt;titles&gt;&lt;title&gt;An introduction to ROC analysis&lt;/title&gt;&lt;secondary-title&gt;Pattern recognition letters&lt;/secondary-title&gt;&lt;/titles&gt;&lt;periodical&gt;&lt;full-title&gt;Pattern recognition letters&lt;/full-title&gt;&lt;/periodical&gt;&lt;pages&gt;861-874&lt;/pages&gt;&lt;volume&gt;27&lt;/volume&gt;&lt;number&gt;8&lt;/number&gt;&lt;dates&gt;&lt;year&gt;2006&lt;/year&gt;&lt;/dates&gt;&lt;isbn&gt;0167-8655&lt;/isbn&gt;&lt;urls&gt;&lt;/urls&gt;&lt;/record&gt;&lt;/Cite&gt;&lt;/EndNote&gt;</w:instrText>
      </w:r>
      <w:r w:rsidR="008A09BB">
        <w:rPr>
          <w:rFonts w:ascii="Times New Roman" w:hAnsi="Times New Roman" w:cs="Times New Roman"/>
        </w:rPr>
        <w:fldChar w:fldCharType="separate"/>
      </w:r>
      <w:r w:rsidR="00A655CA" w:rsidRPr="00A655CA">
        <w:rPr>
          <w:rFonts w:ascii="Times New Roman" w:hAnsi="Times New Roman" w:cs="Times New Roman"/>
          <w:noProof/>
          <w:vertAlign w:val="superscript"/>
        </w:rPr>
        <w:t>12</w:t>
      </w:r>
      <w:r w:rsidR="008A09BB">
        <w:rPr>
          <w:rFonts w:ascii="Times New Roman" w:hAnsi="Times New Roman" w:cs="Times New Roman"/>
        </w:rPr>
        <w:fldChar w:fldCharType="end"/>
      </w:r>
      <w:r w:rsidRPr="000036D1">
        <w:rPr>
          <w:rFonts w:ascii="Times New Roman" w:hAnsi="Times New Roman" w:cs="Times New Roman"/>
        </w:rPr>
        <w:t xml:space="preserve">. </w:t>
      </w:r>
      <w:r w:rsidR="00AE4A2C" w:rsidRPr="000036D1">
        <w:rPr>
          <w:rFonts w:ascii="Times New Roman" w:hAnsi="Times New Roman" w:cs="Times New Roman"/>
        </w:rPr>
        <w:t>Often ROC curves display true positive rate on the Y-axis and false positive rate on the X-axis</w:t>
      </w:r>
      <w:r w:rsidR="00A323C7" w:rsidRPr="000036D1">
        <w:rPr>
          <w:rFonts w:ascii="Times New Roman" w:hAnsi="Times New Roman" w:cs="Times New Roman"/>
        </w:rPr>
        <w:t xml:space="preserve"> as discrimination threshold is varied</w:t>
      </w:r>
      <w:r w:rsidR="00AE4A2C" w:rsidRPr="000036D1">
        <w:rPr>
          <w:rFonts w:ascii="Times New Roman" w:hAnsi="Times New Roman" w:cs="Times New Roman"/>
        </w:rPr>
        <w:t xml:space="preserve">. </w:t>
      </w:r>
      <w:r w:rsidR="00535B64" w:rsidRPr="000036D1">
        <w:rPr>
          <w:rFonts w:ascii="Times New Roman" w:hAnsi="Times New Roman" w:cs="Times New Roman"/>
        </w:rPr>
        <w:t xml:space="preserve">The area under the ROC curve, AUC, </w:t>
      </w:r>
      <w:r w:rsidR="00FB3F59" w:rsidRPr="000036D1">
        <w:rPr>
          <w:rFonts w:ascii="Times New Roman" w:hAnsi="Times New Roman" w:cs="Times New Roman"/>
        </w:rPr>
        <w:t xml:space="preserve">can be used to quantify the degree to which a model is able to accurately classify data. </w:t>
      </w:r>
      <w:r w:rsidR="00792055" w:rsidRPr="000036D1">
        <w:rPr>
          <w:rFonts w:ascii="Times New Roman" w:hAnsi="Times New Roman" w:cs="Times New Roman"/>
        </w:rPr>
        <w:t>A</w:t>
      </w:r>
      <w:r w:rsidR="005324A2">
        <w:rPr>
          <w:rFonts w:ascii="Times New Roman" w:hAnsi="Times New Roman" w:cs="Times New Roman"/>
        </w:rPr>
        <w:t>UC values close to 0.5 are worse</w:t>
      </w:r>
      <w:r w:rsidR="00792055" w:rsidRPr="000036D1">
        <w:rPr>
          <w:rFonts w:ascii="Times New Roman" w:hAnsi="Times New Roman" w:cs="Times New Roman"/>
        </w:rPr>
        <w:t xml:space="preserve">, signifying random guessing, while </w:t>
      </w:r>
      <w:r w:rsidR="005F2BFD" w:rsidRPr="000036D1">
        <w:rPr>
          <w:rFonts w:ascii="Times New Roman" w:hAnsi="Times New Roman" w:cs="Times New Roman"/>
        </w:rPr>
        <w:t>AUC va</w:t>
      </w:r>
      <w:r w:rsidR="00BF4EF9" w:rsidRPr="000036D1">
        <w:rPr>
          <w:rFonts w:ascii="Times New Roman" w:hAnsi="Times New Roman" w:cs="Times New Roman"/>
        </w:rPr>
        <w:t>lues close to 1</w:t>
      </w:r>
      <w:r w:rsidR="00901B4C">
        <w:rPr>
          <w:rFonts w:ascii="Times New Roman" w:hAnsi="Times New Roman" w:cs="Times New Roman"/>
        </w:rPr>
        <w:t>.0</w:t>
      </w:r>
      <w:r w:rsidR="00BF4EF9" w:rsidRPr="000036D1">
        <w:rPr>
          <w:rFonts w:ascii="Times New Roman" w:hAnsi="Times New Roman" w:cs="Times New Roman"/>
        </w:rPr>
        <w:t xml:space="preserve"> are </w:t>
      </w:r>
      <w:r w:rsidR="005324A2">
        <w:rPr>
          <w:rFonts w:ascii="Times New Roman" w:hAnsi="Times New Roman" w:cs="Times New Roman"/>
        </w:rPr>
        <w:t>better</w:t>
      </w:r>
      <w:r w:rsidR="00BF4EF9" w:rsidRPr="000036D1">
        <w:rPr>
          <w:rFonts w:ascii="Times New Roman" w:hAnsi="Times New Roman" w:cs="Times New Roman"/>
        </w:rPr>
        <w:t xml:space="preserve">, signifying accurate classification. </w:t>
      </w:r>
      <w:r w:rsidR="004C74B5" w:rsidRPr="000036D1">
        <w:rPr>
          <w:rFonts w:ascii="Times New Roman" w:hAnsi="Times New Roman" w:cs="Times New Roman"/>
        </w:rPr>
        <w:t xml:space="preserve"> </w:t>
      </w:r>
      <w:r w:rsidR="006F6149" w:rsidRPr="000036D1">
        <w:rPr>
          <w:rFonts w:ascii="Times New Roman" w:hAnsi="Times New Roman" w:cs="Times New Roman"/>
        </w:rPr>
        <w:t>Herein</w:t>
      </w:r>
      <w:r w:rsidR="004C74B5" w:rsidRPr="000036D1">
        <w:rPr>
          <w:rFonts w:ascii="Times New Roman" w:hAnsi="Times New Roman" w:cs="Times New Roman"/>
        </w:rPr>
        <w:t>, we will use the AUC values to compare the</w:t>
      </w:r>
      <w:r w:rsidR="003228A6" w:rsidRPr="000036D1">
        <w:rPr>
          <w:rFonts w:ascii="Times New Roman" w:hAnsi="Times New Roman" w:cs="Times New Roman"/>
        </w:rPr>
        <w:t xml:space="preserve"> predictive performance of our four</w:t>
      </w:r>
      <w:r w:rsidR="004C74B5" w:rsidRPr="000036D1">
        <w:rPr>
          <w:rFonts w:ascii="Times New Roman" w:hAnsi="Times New Roman" w:cs="Times New Roman"/>
        </w:rPr>
        <w:t xml:space="preserve"> classification methods, and compare them to the results in </w:t>
      </w:r>
      <w:proofErr w:type="spellStart"/>
      <w:r w:rsidR="0078358E">
        <w:rPr>
          <w:rFonts w:ascii="Times New Roman" w:hAnsi="Times New Roman" w:cs="Times New Roman"/>
        </w:rPr>
        <w:t>Parmar</w:t>
      </w:r>
      <w:proofErr w:type="spellEnd"/>
      <w:r w:rsidR="004C74B5" w:rsidRPr="000036D1">
        <w:rPr>
          <w:rFonts w:ascii="Times New Roman" w:hAnsi="Times New Roman" w:cs="Times New Roman"/>
        </w:rPr>
        <w:t xml:space="preserve"> et al. </w:t>
      </w:r>
    </w:p>
    <w:p w14:paraId="27C14FA4" w14:textId="77777777" w:rsidR="00FB3C9B" w:rsidRPr="000036D1" w:rsidRDefault="00FB3C9B" w:rsidP="00FB3C9B">
      <w:pPr>
        <w:rPr>
          <w:rFonts w:ascii="Times New Roman" w:hAnsi="Times New Roman" w:cs="Times New Roman"/>
          <w:b/>
        </w:rPr>
      </w:pPr>
    </w:p>
    <w:p w14:paraId="75CE5D0F" w14:textId="760FC786" w:rsidR="00FB3C9B" w:rsidRPr="00CE1985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Project Design</w:t>
      </w:r>
    </w:p>
    <w:p w14:paraId="03B59F98" w14:textId="590B3F59" w:rsidR="00D36EBD" w:rsidRPr="000036D1" w:rsidRDefault="00892E9E" w:rsidP="00D36EBD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Having already performed </w:t>
      </w:r>
      <w:proofErr w:type="spellStart"/>
      <w:r w:rsidRPr="000036D1">
        <w:rPr>
          <w:rFonts w:ascii="Times New Roman" w:hAnsi="Times New Roman" w:cs="Times New Roman"/>
        </w:rPr>
        <w:t>radiomic</w:t>
      </w:r>
      <w:proofErr w:type="spellEnd"/>
      <w:r w:rsidRPr="000036D1">
        <w:rPr>
          <w:rFonts w:ascii="Times New Roman" w:hAnsi="Times New Roman" w:cs="Times New Roman"/>
        </w:rPr>
        <w:t xml:space="preserve"> feature extraction via </w:t>
      </w:r>
      <w:proofErr w:type="spellStart"/>
      <w:r w:rsidRPr="000036D1">
        <w:rPr>
          <w:rFonts w:ascii="Times New Roman" w:hAnsi="Times New Roman" w:cs="Times New Roman"/>
        </w:rPr>
        <w:t>PyRadiomics</w:t>
      </w:r>
      <w:proofErr w:type="spellEnd"/>
      <w:r w:rsidR="00FC068B">
        <w:rPr>
          <w:rFonts w:ascii="Times New Roman" w:hAnsi="Times New Roman" w:cs="Times New Roman"/>
        </w:rPr>
        <w:t>,</w:t>
      </w:r>
      <w:r w:rsidR="000B3B70">
        <w:rPr>
          <w:rFonts w:ascii="Times New Roman" w:hAnsi="Times New Roman" w:cs="Times New Roman"/>
        </w:rPr>
        <w:t xml:space="preserve"> the immediate next step</w:t>
      </w:r>
      <w:r w:rsidRPr="000036D1">
        <w:rPr>
          <w:rFonts w:ascii="Times New Roman" w:hAnsi="Times New Roman" w:cs="Times New Roman"/>
        </w:rPr>
        <w:t xml:space="preserve"> </w:t>
      </w:r>
      <w:r w:rsidR="000B3B70">
        <w:rPr>
          <w:rFonts w:ascii="Times New Roman" w:hAnsi="Times New Roman" w:cs="Times New Roman"/>
        </w:rPr>
        <w:t>is to p</w:t>
      </w:r>
      <w:r w:rsidR="00D36EBD" w:rsidRPr="000B3B70">
        <w:rPr>
          <w:rFonts w:ascii="Times New Roman" w:hAnsi="Times New Roman" w:cs="Times New Roman"/>
        </w:rPr>
        <w:t xml:space="preserve">erform any necessary </w:t>
      </w:r>
      <w:r w:rsidR="00BE2DA8">
        <w:rPr>
          <w:rFonts w:ascii="Times New Roman" w:hAnsi="Times New Roman" w:cs="Times New Roman"/>
        </w:rPr>
        <w:t>data</w:t>
      </w:r>
      <w:r w:rsidR="00D36EBD" w:rsidRPr="000B3B70">
        <w:rPr>
          <w:rFonts w:ascii="Times New Roman" w:hAnsi="Times New Roman" w:cs="Times New Roman"/>
        </w:rPr>
        <w:t xml:space="preserve"> preprocess</w:t>
      </w:r>
      <w:r w:rsidR="000B3B70">
        <w:rPr>
          <w:rFonts w:ascii="Times New Roman" w:hAnsi="Times New Roman" w:cs="Times New Roman"/>
        </w:rPr>
        <w:t xml:space="preserve">ing, such as </w:t>
      </w:r>
      <w:r w:rsidR="00D36EBD" w:rsidRPr="000B3B70">
        <w:rPr>
          <w:rFonts w:ascii="Times New Roman" w:hAnsi="Times New Roman" w:cs="Times New Roman"/>
        </w:rPr>
        <w:t>normalization</w:t>
      </w:r>
      <w:r w:rsidR="00BE2DA8">
        <w:rPr>
          <w:rFonts w:ascii="Times New Roman" w:hAnsi="Times New Roman" w:cs="Times New Roman"/>
        </w:rPr>
        <w:t xml:space="preserve"> of features</w:t>
      </w:r>
      <w:r w:rsidR="00D36EBD" w:rsidRPr="000B3B70">
        <w:rPr>
          <w:rFonts w:ascii="Times New Roman" w:hAnsi="Times New Roman" w:cs="Times New Roman"/>
        </w:rPr>
        <w:t xml:space="preserve">, </w:t>
      </w:r>
      <w:r w:rsidR="00FC068B" w:rsidRPr="000B3B70">
        <w:rPr>
          <w:rFonts w:ascii="Times New Roman" w:hAnsi="Times New Roman" w:cs="Times New Roman"/>
        </w:rPr>
        <w:t xml:space="preserve">removal of outliers, </w:t>
      </w:r>
      <w:r w:rsidR="000B3B70">
        <w:rPr>
          <w:rFonts w:ascii="Times New Roman" w:hAnsi="Times New Roman" w:cs="Times New Roman"/>
        </w:rPr>
        <w:t>etc</w:t>
      </w:r>
      <w:r w:rsidR="00D36EBD" w:rsidRPr="000B3B70">
        <w:rPr>
          <w:rFonts w:ascii="Times New Roman" w:hAnsi="Times New Roman" w:cs="Times New Roman"/>
        </w:rPr>
        <w:t xml:space="preserve">. </w:t>
      </w:r>
      <w:r w:rsidR="000B3B70">
        <w:rPr>
          <w:rFonts w:ascii="Times New Roman" w:hAnsi="Times New Roman" w:cs="Times New Roman"/>
        </w:rPr>
        <w:t>The</w:t>
      </w:r>
      <w:r w:rsidR="009748C1" w:rsidRPr="000036D1">
        <w:rPr>
          <w:rFonts w:ascii="Times New Roman" w:hAnsi="Times New Roman" w:cs="Times New Roman"/>
        </w:rPr>
        <w:t xml:space="preserve"> data will</w:t>
      </w:r>
      <w:r w:rsidR="000B3B70">
        <w:rPr>
          <w:rFonts w:ascii="Times New Roman" w:hAnsi="Times New Roman" w:cs="Times New Roman"/>
        </w:rPr>
        <w:t xml:space="preserve"> then</w:t>
      </w:r>
      <w:r w:rsidR="009748C1" w:rsidRPr="000036D1">
        <w:rPr>
          <w:rFonts w:ascii="Times New Roman" w:hAnsi="Times New Roman" w:cs="Times New Roman"/>
        </w:rPr>
        <w:t xml:space="preserve"> be split into a training and testing set, with a testing size = 0.2. Since the dataset currently contains 96 features for </w:t>
      </w:r>
      <w:r w:rsidR="00413536">
        <w:rPr>
          <w:rFonts w:ascii="Times New Roman" w:hAnsi="Times New Roman" w:cs="Times New Roman"/>
        </w:rPr>
        <w:t>150</w:t>
      </w:r>
      <w:r w:rsidR="009748C1" w:rsidRPr="000036D1">
        <w:rPr>
          <w:rFonts w:ascii="Times New Roman" w:hAnsi="Times New Roman" w:cs="Times New Roman"/>
        </w:rPr>
        <w:t xml:space="preserve"> patients, the feature space will need to be reduced significantly</w:t>
      </w:r>
      <w:r w:rsidR="00334C07">
        <w:rPr>
          <w:rFonts w:ascii="Times New Roman" w:hAnsi="Times New Roman" w:cs="Times New Roman"/>
        </w:rPr>
        <w:t xml:space="preserve"> to avoid </w:t>
      </w:r>
      <w:proofErr w:type="spellStart"/>
      <w:r w:rsidR="00334C07">
        <w:rPr>
          <w:rFonts w:ascii="Times New Roman" w:hAnsi="Times New Roman" w:cs="Times New Roman"/>
        </w:rPr>
        <w:t>overfitting</w:t>
      </w:r>
      <w:proofErr w:type="spellEnd"/>
      <w:r w:rsidR="009748C1" w:rsidRPr="000036D1">
        <w:rPr>
          <w:rFonts w:ascii="Times New Roman" w:hAnsi="Times New Roman" w:cs="Times New Roman"/>
        </w:rPr>
        <w:t>. F</w:t>
      </w:r>
      <w:r w:rsidR="00D36EBD" w:rsidRPr="000036D1">
        <w:rPr>
          <w:rFonts w:ascii="Times New Roman" w:hAnsi="Times New Roman" w:cs="Times New Roman"/>
        </w:rPr>
        <w:t xml:space="preserve">eature selection will be performed to determine </w:t>
      </w:r>
      <w:r w:rsidR="001F5B9C">
        <w:rPr>
          <w:rFonts w:ascii="Times New Roman" w:hAnsi="Times New Roman" w:cs="Times New Roman"/>
        </w:rPr>
        <w:t xml:space="preserve">and </w:t>
      </w:r>
      <w:r w:rsidR="00B60F35">
        <w:rPr>
          <w:rFonts w:ascii="Times New Roman" w:hAnsi="Times New Roman" w:cs="Times New Roman"/>
        </w:rPr>
        <w:t>select</w:t>
      </w:r>
      <w:r w:rsidR="001F5B9C">
        <w:rPr>
          <w:rFonts w:ascii="Times New Roman" w:hAnsi="Times New Roman" w:cs="Times New Roman"/>
        </w:rPr>
        <w:t xml:space="preserve"> </w:t>
      </w:r>
      <w:r w:rsidR="00D36EBD" w:rsidRPr="000036D1">
        <w:rPr>
          <w:rFonts w:ascii="Times New Roman" w:hAnsi="Times New Roman" w:cs="Times New Roman"/>
        </w:rPr>
        <w:t xml:space="preserve">the most relevant </w:t>
      </w:r>
      <w:proofErr w:type="spellStart"/>
      <w:r w:rsidR="00D36EBD" w:rsidRPr="000036D1">
        <w:rPr>
          <w:rFonts w:ascii="Times New Roman" w:hAnsi="Times New Roman" w:cs="Times New Roman"/>
        </w:rPr>
        <w:t>radiomic</w:t>
      </w:r>
      <w:proofErr w:type="spellEnd"/>
      <w:r w:rsidR="00D36EBD" w:rsidRPr="000036D1">
        <w:rPr>
          <w:rFonts w:ascii="Times New Roman" w:hAnsi="Times New Roman" w:cs="Times New Roman"/>
        </w:rPr>
        <w:t xml:space="preserve"> features. </w:t>
      </w:r>
      <w:r w:rsidR="003C316E">
        <w:rPr>
          <w:rFonts w:ascii="Times New Roman" w:hAnsi="Times New Roman" w:cs="Times New Roman"/>
        </w:rPr>
        <w:t xml:space="preserve">Dimensionality reduction will be performed using </w:t>
      </w:r>
      <w:r w:rsidR="00A77DAC">
        <w:rPr>
          <w:rFonts w:ascii="Times New Roman" w:hAnsi="Times New Roman" w:cs="Times New Roman"/>
        </w:rPr>
        <w:t xml:space="preserve">principle component analysis </w:t>
      </w:r>
      <w:r w:rsidR="003C316E">
        <w:rPr>
          <w:rFonts w:ascii="Times New Roman" w:hAnsi="Times New Roman" w:cs="Times New Roman"/>
        </w:rPr>
        <w:t>or a related algorithm</w:t>
      </w:r>
      <w:r w:rsidR="00D97169" w:rsidRPr="000036D1">
        <w:rPr>
          <w:rFonts w:ascii="Times New Roman" w:hAnsi="Times New Roman" w:cs="Times New Roman"/>
        </w:rPr>
        <w:t xml:space="preserve">. </w:t>
      </w:r>
      <w:r w:rsidR="009748C1" w:rsidRPr="000036D1">
        <w:rPr>
          <w:rFonts w:ascii="Times New Roman" w:hAnsi="Times New Roman" w:cs="Times New Roman"/>
        </w:rPr>
        <w:t xml:space="preserve"> The four previously discussed machine learning algorithms</w:t>
      </w:r>
      <w:r w:rsidR="00E72DE9" w:rsidRPr="000036D1">
        <w:rPr>
          <w:rFonts w:ascii="Times New Roman" w:hAnsi="Times New Roman" w:cs="Times New Roman"/>
        </w:rPr>
        <w:t xml:space="preserve"> </w:t>
      </w:r>
      <w:r w:rsidR="008367CC" w:rsidRPr="000036D1">
        <w:rPr>
          <w:rFonts w:ascii="Times New Roman" w:hAnsi="Times New Roman" w:cs="Times New Roman"/>
        </w:rPr>
        <w:t xml:space="preserve">(RF, NV, DT, NN) </w:t>
      </w:r>
      <w:r w:rsidR="00E72DE9" w:rsidRPr="000036D1">
        <w:rPr>
          <w:rFonts w:ascii="Times New Roman" w:hAnsi="Times New Roman" w:cs="Times New Roman"/>
        </w:rPr>
        <w:t xml:space="preserve">will then be trained </w:t>
      </w:r>
      <w:r w:rsidR="00EF52E2" w:rsidRPr="000036D1">
        <w:rPr>
          <w:rFonts w:ascii="Times New Roman" w:hAnsi="Times New Roman" w:cs="Times New Roman"/>
        </w:rPr>
        <w:t>using</w:t>
      </w:r>
      <w:r w:rsidR="00C2670B" w:rsidRPr="000036D1">
        <w:rPr>
          <w:rFonts w:ascii="Times New Roman" w:hAnsi="Times New Roman" w:cs="Times New Roman"/>
        </w:rPr>
        <w:t xml:space="preserve"> the relevant </w:t>
      </w:r>
      <w:proofErr w:type="spellStart"/>
      <w:r w:rsidR="00C2670B" w:rsidRPr="000036D1">
        <w:rPr>
          <w:rFonts w:ascii="Times New Roman" w:hAnsi="Times New Roman" w:cs="Times New Roman"/>
        </w:rPr>
        <w:t>radiomic</w:t>
      </w:r>
      <w:proofErr w:type="spellEnd"/>
      <w:r w:rsidR="00C2670B" w:rsidRPr="000036D1">
        <w:rPr>
          <w:rFonts w:ascii="Times New Roman" w:hAnsi="Times New Roman" w:cs="Times New Roman"/>
        </w:rPr>
        <w:t xml:space="preserve"> features as input and survival classification as output via</w:t>
      </w:r>
      <w:r w:rsidR="00EF52E2" w:rsidRPr="000036D1">
        <w:rPr>
          <w:rFonts w:ascii="Times New Roman" w:hAnsi="Times New Roman" w:cs="Times New Roman"/>
        </w:rPr>
        <w:t xml:space="preserve"> cross validation. G</w:t>
      </w:r>
      <w:r w:rsidR="00E72DE9" w:rsidRPr="000036D1">
        <w:rPr>
          <w:rFonts w:ascii="Times New Roman" w:hAnsi="Times New Roman" w:cs="Times New Roman"/>
        </w:rPr>
        <w:t>rid search</w:t>
      </w:r>
      <w:r w:rsidR="00EF52E2" w:rsidRPr="000036D1">
        <w:rPr>
          <w:rFonts w:ascii="Times New Roman" w:hAnsi="Times New Roman" w:cs="Times New Roman"/>
        </w:rPr>
        <w:t xml:space="preserve"> will also be implemented</w:t>
      </w:r>
      <w:r w:rsidR="00E72DE9" w:rsidRPr="000036D1">
        <w:rPr>
          <w:rFonts w:ascii="Times New Roman" w:hAnsi="Times New Roman" w:cs="Times New Roman"/>
        </w:rPr>
        <w:t xml:space="preserve"> to find the optimal parameters for each model. </w:t>
      </w:r>
      <w:r w:rsidR="009748C1" w:rsidRPr="000036D1">
        <w:rPr>
          <w:rFonts w:ascii="Times New Roman" w:hAnsi="Times New Roman" w:cs="Times New Roman"/>
        </w:rPr>
        <w:t xml:space="preserve"> </w:t>
      </w:r>
      <w:r w:rsidR="00C2670B" w:rsidRPr="000036D1">
        <w:rPr>
          <w:rFonts w:ascii="Times New Roman" w:hAnsi="Times New Roman" w:cs="Times New Roman"/>
        </w:rPr>
        <w:t xml:space="preserve">Finally, </w:t>
      </w:r>
      <w:r w:rsidR="00853008" w:rsidRPr="000036D1">
        <w:rPr>
          <w:rFonts w:ascii="Times New Roman" w:hAnsi="Times New Roman" w:cs="Times New Roman"/>
        </w:rPr>
        <w:t xml:space="preserve">the models will each be </w:t>
      </w:r>
      <w:r w:rsidR="00073598" w:rsidRPr="000036D1">
        <w:rPr>
          <w:rFonts w:ascii="Times New Roman" w:hAnsi="Times New Roman" w:cs="Times New Roman"/>
        </w:rPr>
        <w:t>evaluated</w:t>
      </w:r>
      <w:r w:rsidR="00853008" w:rsidRPr="000036D1">
        <w:rPr>
          <w:rFonts w:ascii="Times New Roman" w:hAnsi="Times New Roman" w:cs="Times New Roman"/>
        </w:rPr>
        <w:t xml:space="preserve"> on the test set. Performance between classification methods will be quantified with AUC values and compared with the results in </w:t>
      </w:r>
      <w:proofErr w:type="spellStart"/>
      <w:r w:rsidR="00AD16A6">
        <w:rPr>
          <w:rFonts w:ascii="Times New Roman" w:hAnsi="Times New Roman" w:cs="Times New Roman"/>
        </w:rPr>
        <w:t>Parmar</w:t>
      </w:r>
      <w:proofErr w:type="spellEnd"/>
      <w:r w:rsidR="00853008" w:rsidRPr="000036D1">
        <w:rPr>
          <w:rFonts w:ascii="Times New Roman" w:hAnsi="Times New Roman" w:cs="Times New Roman"/>
        </w:rPr>
        <w:t xml:space="preserve"> et al. </w:t>
      </w:r>
    </w:p>
    <w:p w14:paraId="5F29D630" w14:textId="77777777" w:rsidR="00AE62C1" w:rsidRPr="000036D1" w:rsidRDefault="00AE62C1" w:rsidP="00FB3C9B">
      <w:pPr>
        <w:rPr>
          <w:rFonts w:ascii="Times New Roman" w:hAnsi="Times New Roman" w:cs="Times New Roman"/>
        </w:rPr>
      </w:pPr>
    </w:p>
    <w:p w14:paraId="133B268B" w14:textId="5CF33F42" w:rsidR="00DC2D07" w:rsidRPr="00A655CA" w:rsidRDefault="00D24D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  <w:r w:rsidR="00CE1985" w:rsidRPr="00A655CA">
        <w:rPr>
          <w:rFonts w:ascii="Times New Roman" w:hAnsi="Times New Roman" w:cs="Times New Roman"/>
          <w:b/>
        </w:rPr>
        <w:t>References</w:t>
      </w:r>
    </w:p>
    <w:p w14:paraId="0E5C2978" w14:textId="77777777" w:rsidR="00DC2D07" w:rsidRPr="00A655CA" w:rsidRDefault="00DC2D07">
      <w:pPr>
        <w:rPr>
          <w:rFonts w:ascii="Times New Roman" w:hAnsi="Times New Roman" w:cs="Times New Roman"/>
          <w:sz w:val="20"/>
          <w:szCs w:val="20"/>
        </w:rPr>
      </w:pPr>
    </w:p>
    <w:p w14:paraId="178B49AD" w14:textId="77777777" w:rsidR="00A655CA" w:rsidRPr="00A655CA" w:rsidRDefault="00DC2D07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sz w:val="20"/>
          <w:szCs w:val="20"/>
        </w:rPr>
        <w:fldChar w:fldCharType="begin"/>
      </w:r>
      <w:r w:rsidRPr="00A655CA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655CA">
        <w:rPr>
          <w:rFonts w:ascii="Times New Roman" w:hAnsi="Times New Roman" w:cs="Times New Roman"/>
          <w:sz w:val="20"/>
          <w:szCs w:val="20"/>
        </w:rPr>
        <w:fldChar w:fldCharType="separate"/>
      </w:r>
      <w:r w:rsidR="00A655CA" w:rsidRPr="00A655CA">
        <w:rPr>
          <w:rFonts w:ascii="Times New Roman" w:hAnsi="Times New Roman" w:cs="Times New Roman"/>
          <w:noProof/>
          <w:sz w:val="20"/>
          <w:szCs w:val="20"/>
        </w:rPr>
        <w:t>1.</w:t>
      </w:r>
      <w:r w:rsidR="00A655CA"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Gillies, R. J.; Kinahan, P. E.; Hricak, H., Radiomics: Images Are More than Pictures, They Are Data. </w:t>
      </w:r>
      <w:r w:rsidR="00A655CA"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Radiology </w:t>
      </w:r>
      <w:r w:rsidR="00A655CA" w:rsidRPr="00A655CA">
        <w:rPr>
          <w:rFonts w:ascii="Times New Roman" w:hAnsi="Times New Roman" w:cs="Times New Roman"/>
          <w:b/>
          <w:noProof/>
          <w:sz w:val="20"/>
          <w:szCs w:val="20"/>
        </w:rPr>
        <w:t>2016,</w:t>
      </w:r>
      <w:r w:rsidR="00A655CA"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A655CA" w:rsidRPr="00A655CA">
        <w:rPr>
          <w:rFonts w:ascii="Times New Roman" w:hAnsi="Times New Roman" w:cs="Times New Roman"/>
          <w:i/>
          <w:noProof/>
          <w:sz w:val="20"/>
          <w:szCs w:val="20"/>
        </w:rPr>
        <w:t>278</w:t>
      </w:r>
      <w:r w:rsidR="00A655CA" w:rsidRPr="00A655CA">
        <w:rPr>
          <w:rFonts w:ascii="Times New Roman" w:hAnsi="Times New Roman" w:cs="Times New Roman"/>
          <w:noProof/>
          <w:sz w:val="20"/>
          <w:szCs w:val="20"/>
        </w:rPr>
        <w:t xml:space="preserve"> (2), 563-577.</w:t>
      </w:r>
    </w:p>
    <w:p w14:paraId="6745745C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2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Aerts, H. J. W. L.; Velazquez, E. R.; Leijenaar, R. T. H.; Parmar, C.; Grossmann, P.; Carvalho, S.; Bussink, J.; Monshouwer, R.; Haibe-Kains, B.; Rietveld, D.; Hoebers, F.; Rietbergen, M. M.; Leemans, C. R.; Dekker, A.; Quackenbush, J.; Gillies, R. J.; Lambin, P., Decoding tumour phenotype by noninvasive imaging using a quantitative radiomics approach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Nature Communications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4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5</w:t>
      </w:r>
      <w:r w:rsidRPr="00A655CA">
        <w:rPr>
          <w:rFonts w:ascii="Times New Roman" w:hAnsi="Times New Roman" w:cs="Times New Roman"/>
          <w:noProof/>
          <w:sz w:val="20"/>
          <w:szCs w:val="20"/>
        </w:rPr>
        <w:t>, 4006.</w:t>
      </w:r>
    </w:p>
    <w:p w14:paraId="50D73EDD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3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Network, T. C. G. A. R., Comprehensive, Integrative Genomic Analysis of Diffuse Lower-Grade Gliomas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New England Journal of Medicine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5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372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26), 2481-2498.</w:t>
      </w:r>
    </w:p>
    <w:p w14:paraId="4EFB5B89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4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Kotrotsou, A.; Zinn, P. O.; Colen, R. R., Radiomics in Brain Tumors: An Emerging Technique for Characterization of Tumor Environment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Magnetic Resonance Imaging Clinics of North America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6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24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4), 719-729.</w:t>
      </w:r>
    </w:p>
    <w:p w14:paraId="38176DDB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5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Narang, S.; Lehrer, M.; Yang, D.; Lee, J.; Rao, A., Radiomics in glioblastoma: current status, challenges and potential opportunities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Translational Cancer Research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6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5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4), 383-397.</w:t>
      </w:r>
    </w:p>
    <w:p w14:paraId="041CAE7D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6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Chaddad, A.; Zinn, P. O.; Colen, R. R. In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Radiomics texture feature extraction for characterizing GBM phenotypes using GLCM</w:t>
      </w:r>
      <w:r w:rsidRPr="00A655CA">
        <w:rPr>
          <w:rFonts w:ascii="Times New Roman" w:hAnsi="Times New Roman" w:cs="Times New Roman"/>
          <w:noProof/>
          <w:sz w:val="20"/>
          <w:szCs w:val="20"/>
        </w:rPr>
        <w:t>, 2015 IEEE 12th International Symposium on Biomedical Imaging (ISBI), 16-19 April 2015; 2015; pp 84-87.</w:t>
      </w:r>
    </w:p>
    <w:p w14:paraId="570E1F79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7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Parmar, C.; Grossmann, P.; Bussink, J.; Lambin, P.; Aerts, H. J. W. L., Machine Learning methods for Quantitative Radiomic Biomarkers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Scientific Reports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5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5</w:t>
      </w:r>
      <w:r w:rsidRPr="00A655CA">
        <w:rPr>
          <w:rFonts w:ascii="Times New Roman" w:hAnsi="Times New Roman" w:cs="Times New Roman"/>
          <w:noProof/>
          <w:sz w:val="20"/>
          <w:szCs w:val="20"/>
        </w:rPr>
        <w:t>, 13087.</w:t>
      </w:r>
    </w:p>
    <w:p w14:paraId="5D257123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8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Parmar, C.; Grossmann, P.; Rietveld, D.; Rietbergen, M. M.; Lambin, P.; Aerts, H. J. W. L., Radiomic Machine-Learning Classifiers for Prognostic Biomarkers of Head and Neck Cancer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Frontiers in Oncology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5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5</w:t>
      </w:r>
      <w:r w:rsidRPr="00A655CA">
        <w:rPr>
          <w:rFonts w:ascii="Times New Roman" w:hAnsi="Times New Roman" w:cs="Times New Roman"/>
          <w:noProof/>
          <w:sz w:val="20"/>
          <w:szCs w:val="20"/>
        </w:rPr>
        <w:t>, 272.</w:t>
      </w:r>
    </w:p>
    <w:p w14:paraId="0D89D604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9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Menze, B. H.; Jakab, A.; Bauer, S.; Kalpathy-Cramer, J.; Farahani, K.; Kirby, J.; Burren, Y.; Porz, N.; Slotboom, J.; Wiest, R.; Lanczi, L.; Gerstner, E.; Weber, M. A.; Arbel, T.; Avants, B. B.; Ayache, N.; Buendia, P.; Collins, D. L.; Cordier, N.; Corso, J. J.; Criminisi, A.; Das, T.; Delingette, H.; Ç, D.; Durst, C. R.; Dojat, M.; Doyle, S.; Festa, J.; Forbes, F.; Geremia, E.; Glocker, B.; Golland, P.; Guo, X.; Hamamci, A.; Iftekharuddin, K. M.; Jena, R.; John, N. M.; Konukoglu, E.; Lashkari, D.; Mariz, J. A.; Meier, R.; Pereira, S.; Precup, D.; Price, S. J.; Raviv, T. R.; Reza, S. M. S.; Ryan, M.; Sarikaya, D.; Schwartz, L.; Shin, H. C.; Shotton, J.; Silva, C. A.; Sousa, N.; Subbanna, N. K.; Szekely, G.; Taylor, T. J.; Thomas, O. M.; Tustison, N. J.; Unal, G.; Vasseur, F.; Wintermark, M.; Ye, D. H.; Zhao, L.; Zhao, B.; Zikic, D.; Prastawa, M.; Reyes, M.; Leemput, K. V., The Multimodal Brain Tumor Image Segmentation Benchmark (BRATS)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IEEE Transactions on Medical Imaging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5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34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10), 1993-2024.</w:t>
      </w:r>
    </w:p>
    <w:p w14:paraId="2DEF533F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10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Fedorov, A.; Beichel, R.; Kalpathy-Cramer, J.; Finet, J.; Fillion-Robin, J.-C.; Pujol, S.; Bauer, C.; Jennings, D.; Fennessy, F.; Sonka, M.; Buatti, J.; Aylward, S.; Miller, J. V.; Pieper, S.; Kikinis, R., 3D Slicer as an image computing platform for the Quantitative Imaging Network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Magnetic Resonance Imaging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2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30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9), 1323-1341.</w:t>
      </w:r>
    </w:p>
    <w:p w14:paraId="3A096421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11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Joost JM van Griethuysen, A. F., Chintan Parmar, Ahmed Hosny, Nicole Aucoin, Vivek Narayan, Regina GH Beets-Tan, Jean-Christophe Fillion-Robin, Steve Pieper, Hugo JWL Aerts, Computational Radiomics System to Decode the Radiographic Phenotype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Submitted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7</w:t>
      </w:r>
      <w:r w:rsidRPr="00A655CA">
        <w:rPr>
          <w:rFonts w:ascii="Times New Roman" w:hAnsi="Times New Roman" w:cs="Times New Roman"/>
          <w:noProof/>
          <w:sz w:val="20"/>
          <w:szCs w:val="20"/>
        </w:rPr>
        <w:t>.</w:t>
      </w:r>
    </w:p>
    <w:p w14:paraId="2DB17F74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12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Fawcett, T., An introduction to ROC analysis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Pattern recognition letters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06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27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8), 861-874.</w:t>
      </w:r>
    </w:p>
    <w:p w14:paraId="6C24C998" w14:textId="155309F4" w:rsidR="00C051ED" w:rsidRPr="00A655CA" w:rsidRDefault="00DC2D07">
      <w:pPr>
        <w:rPr>
          <w:rFonts w:ascii="Times New Roman" w:hAnsi="Times New Roman" w:cs="Times New Roman"/>
          <w:sz w:val="20"/>
          <w:szCs w:val="20"/>
        </w:rPr>
      </w:pPr>
      <w:r w:rsidRPr="00A655CA">
        <w:rPr>
          <w:rFonts w:ascii="Times New Roman" w:hAnsi="Times New Roman" w:cs="Times New Roman"/>
          <w:sz w:val="20"/>
          <w:szCs w:val="20"/>
        </w:rPr>
        <w:fldChar w:fldCharType="end"/>
      </w:r>
    </w:p>
    <w:p w14:paraId="7D01845F" w14:textId="1BBEBE0F" w:rsidR="00A655CA" w:rsidRDefault="00A655CA"/>
    <w:sectPr w:rsidR="00A655CA" w:rsidSect="00C051E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E526A41"/>
    <w:multiLevelType w:val="hybridMultilevel"/>
    <w:tmpl w:val="B6BE3B12"/>
    <w:lvl w:ilvl="0" w:tplc="13028848">
      <w:start w:val="1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5DD729B"/>
    <w:multiLevelType w:val="hybridMultilevel"/>
    <w:tmpl w:val="728CFC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pz9fet3xrx2yepe51p9x9a5xrestwaeetx&quot;&gt;My EndNote Library&lt;record-ids&gt;&lt;item&gt;20&lt;/item&gt;&lt;item&gt;21&lt;/item&gt;&lt;item&gt;22&lt;/item&gt;&lt;item&gt;23&lt;/item&gt;&lt;item&gt;24&lt;/item&gt;&lt;item&gt;25&lt;/item&gt;&lt;item&gt;26&lt;/item&gt;&lt;item&gt;27&lt;/item&gt;&lt;item&gt;36&lt;/item&gt;&lt;item&gt;37&lt;/item&gt;&lt;item&gt;38&lt;/item&gt;&lt;item&gt;39&lt;/item&gt;&lt;/record-ids&gt;&lt;/item&gt;&lt;/Libraries&gt;"/>
  </w:docVars>
  <w:rsids>
    <w:rsidRoot w:val="00AA4650"/>
    <w:rsid w:val="00000DCD"/>
    <w:rsid w:val="00002DC1"/>
    <w:rsid w:val="000036D1"/>
    <w:rsid w:val="000049DC"/>
    <w:rsid w:val="00010244"/>
    <w:rsid w:val="0001150F"/>
    <w:rsid w:val="000122A9"/>
    <w:rsid w:val="000124AE"/>
    <w:rsid w:val="00014000"/>
    <w:rsid w:val="00016060"/>
    <w:rsid w:val="000245CE"/>
    <w:rsid w:val="00032711"/>
    <w:rsid w:val="00041DE1"/>
    <w:rsid w:val="00051B87"/>
    <w:rsid w:val="00051D0D"/>
    <w:rsid w:val="00051E51"/>
    <w:rsid w:val="000522AC"/>
    <w:rsid w:val="000527D1"/>
    <w:rsid w:val="00061A97"/>
    <w:rsid w:val="00064CEC"/>
    <w:rsid w:val="000658E6"/>
    <w:rsid w:val="00070875"/>
    <w:rsid w:val="000711A8"/>
    <w:rsid w:val="00073598"/>
    <w:rsid w:val="00074392"/>
    <w:rsid w:val="00076F01"/>
    <w:rsid w:val="00077272"/>
    <w:rsid w:val="00080654"/>
    <w:rsid w:val="000824DD"/>
    <w:rsid w:val="00083D43"/>
    <w:rsid w:val="00091DA1"/>
    <w:rsid w:val="00095B03"/>
    <w:rsid w:val="00097948"/>
    <w:rsid w:val="00097CEB"/>
    <w:rsid w:val="000A2DBD"/>
    <w:rsid w:val="000A54A2"/>
    <w:rsid w:val="000A5C61"/>
    <w:rsid w:val="000A70E7"/>
    <w:rsid w:val="000B03A1"/>
    <w:rsid w:val="000B0A19"/>
    <w:rsid w:val="000B2A42"/>
    <w:rsid w:val="000B3443"/>
    <w:rsid w:val="000B3B70"/>
    <w:rsid w:val="000B3CF8"/>
    <w:rsid w:val="000C0822"/>
    <w:rsid w:val="000C1FED"/>
    <w:rsid w:val="000C2948"/>
    <w:rsid w:val="000C74D9"/>
    <w:rsid w:val="000D1115"/>
    <w:rsid w:val="000D3C10"/>
    <w:rsid w:val="000D58C3"/>
    <w:rsid w:val="000D74AE"/>
    <w:rsid w:val="000E16E5"/>
    <w:rsid w:val="000E29EB"/>
    <w:rsid w:val="000E53F3"/>
    <w:rsid w:val="000F1613"/>
    <w:rsid w:val="000F5624"/>
    <w:rsid w:val="000F77E7"/>
    <w:rsid w:val="00100C65"/>
    <w:rsid w:val="00100F7F"/>
    <w:rsid w:val="00101987"/>
    <w:rsid w:val="00102682"/>
    <w:rsid w:val="00102E6B"/>
    <w:rsid w:val="00116BD5"/>
    <w:rsid w:val="00117C26"/>
    <w:rsid w:val="00124AAF"/>
    <w:rsid w:val="001262EA"/>
    <w:rsid w:val="001365B8"/>
    <w:rsid w:val="0014182A"/>
    <w:rsid w:val="00141902"/>
    <w:rsid w:val="001443DA"/>
    <w:rsid w:val="00150846"/>
    <w:rsid w:val="00152543"/>
    <w:rsid w:val="00153AB9"/>
    <w:rsid w:val="001557CF"/>
    <w:rsid w:val="00157828"/>
    <w:rsid w:val="00166003"/>
    <w:rsid w:val="001724FE"/>
    <w:rsid w:val="001727EC"/>
    <w:rsid w:val="00175354"/>
    <w:rsid w:val="001776C2"/>
    <w:rsid w:val="0018422B"/>
    <w:rsid w:val="001848EE"/>
    <w:rsid w:val="00184E4F"/>
    <w:rsid w:val="001851B1"/>
    <w:rsid w:val="001955E8"/>
    <w:rsid w:val="0019668C"/>
    <w:rsid w:val="00196BFC"/>
    <w:rsid w:val="001A2923"/>
    <w:rsid w:val="001A4A1A"/>
    <w:rsid w:val="001A4CBF"/>
    <w:rsid w:val="001A5027"/>
    <w:rsid w:val="001A6A21"/>
    <w:rsid w:val="001B209A"/>
    <w:rsid w:val="001B23FB"/>
    <w:rsid w:val="001B6566"/>
    <w:rsid w:val="001C51D0"/>
    <w:rsid w:val="001C7B1C"/>
    <w:rsid w:val="001D0078"/>
    <w:rsid w:val="001D3D5B"/>
    <w:rsid w:val="001D4181"/>
    <w:rsid w:val="001D53BE"/>
    <w:rsid w:val="001D54B7"/>
    <w:rsid w:val="001D7795"/>
    <w:rsid w:val="001E4AC7"/>
    <w:rsid w:val="001E6142"/>
    <w:rsid w:val="001F0D61"/>
    <w:rsid w:val="001F150B"/>
    <w:rsid w:val="001F4E48"/>
    <w:rsid w:val="001F4EF2"/>
    <w:rsid w:val="001F5B9C"/>
    <w:rsid w:val="001F65CF"/>
    <w:rsid w:val="0020116C"/>
    <w:rsid w:val="00207908"/>
    <w:rsid w:val="00207A30"/>
    <w:rsid w:val="00207ADE"/>
    <w:rsid w:val="00210BD0"/>
    <w:rsid w:val="0021179C"/>
    <w:rsid w:val="00217D28"/>
    <w:rsid w:val="002204A7"/>
    <w:rsid w:val="002244F5"/>
    <w:rsid w:val="0022675B"/>
    <w:rsid w:val="00226B4E"/>
    <w:rsid w:val="00232729"/>
    <w:rsid w:val="00233685"/>
    <w:rsid w:val="00234C85"/>
    <w:rsid w:val="0024402F"/>
    <w:rsid w:val="002455DA"/>
    <w:rsid w:val="00245C05"/>
    <w:rsid w:val="002461B7"/>
    <w:rsid w:val="00246750"/>
    <w:rsid w:val="00251C33"/>
    <w:rsid w:val="00251DB8"/>
    <w:rsid w:val="00251DD4"/>
    <w:rsid w:val="00252C01"/>
    <w:rsid w:val="00255C43"/>
    <w:rsid w:val="0025663F"/>
    <w:rsid w:val="00256C03"/>
    <w:rsid w:val="0026470B"/>
    <w:rsid w:val="0027055E"/>
    <w:rsid w:val="00271FB1"/>
    <w:rsid w:val="002720B0"/>
    <w:rsid w:val="00274A67"/>
    <w:rsid w:val="00274B49"/>
    <w:rsid w:val="00280A67"/>
    <w:rsid w:val="00281B25"/>
    <w:rsid w:val="00286399"/>
    <w:rsid w:val="0028684D"/>
    <w:rsid w:val="00287F0B"/>
    <w:rsid w:val="002943B0"/>
    <w:rsid w:val="002943D7"/>
    <w:rsid w:val="00294C2F"/>
    <w:rsid w:val="00295CF3"/>
    <w:rsid w:val="002A0D90"/>
    <w:rsid w:val="002A0F5D"/>
    <w:rsid w:val="002A14FB"/>
    <w:rsid w:val="002A4EDF"/>
    <w:rsid w:val="002A5064"/>
    <w:rsid w:val="002B039A"/>
    <w:rsid w:val="002B05AC"/>
    <w:rsid w:val="002B26DA"/>
    <w:rsid w:val="002D0C04"/>
    <w:rsid w:val="002D2CBB"/>
    <w:rsid w:val="002D5ED5"/>
    <w:rsid w:val="002E1744"/>
    <w:rsid w:val="002E583E"/>
    <w:rsid w:val="002E5E63"/>
    <w:rsid w:val="002E73DE"/>
    <w:rsid w:val="002F3F0A"/>
    <w:rsid w:val="002F530E"/>
    <w:rsid w:val="002F74BB"/>
    <w:rsid w:val="003022EF"/>
    <w:rsid w:val="00307029"/>
    <w:rsid w:val="00311D8A"/>
    <w:rsid w:val="00316170"/>
    <w:rsid w:val="00317D01"/>
    <w:rsid w:val="00322058"/>
    <w:rsid w:val="003228A6"/>
    <w:rsid w:val="00322B30"/>
    <w:rsid w:val="0032453A"/>
    <w:rsid w:val="0032618A"/>
    <w:rsid w:val="00330955"/>
    <w:rsid w:val="0033375B"/>
    <w:rsid w:val="00334C07"/>
    <w:rsid w:val="00343C39"/>
    <w:rsid w:val="00343F60"/>
    <w:rsid w:val="00350001"/>
    <w:rsid w:val="00350901"/>
    <w:rsid w:val="003579D9"/>
    <w:rsid w:val="00363E93"/>
    <w:rsid w:val="00365027"/>
    <w:rsid w:val="003704D0"/>
    <w:rsid w:val="003747AE"/>
    <w:rsid w:val="00375C59"/>
    <w:rsid w:val="00382758"/>
    <w:rsid w:val="0038645B"/>
    <w:rsid w:val="003864F3"/>
    <w:rsid w:val="00386600"/>
    <w:rsid w:val="0038722F"/>
    <w:rsid w:val="0039073F"/>
    <w:rsid w:val="00390EFD"/>
    <w:rsid w:val="003914BB"/>
    <w:rsid w:val="0039224B"/>
    <w:rsid w:val="003954E4"/>
    <w:rsid w:val="003A05A9"/>
    <w:rsid w:val="003A12FB"/>
    <w:rsid w:val="003A4A4D"/>
    <w:rsid w:val="003B0AB1"/>
    <w:rsid w:val="003C316E"/>
    <w:rsid w:val="003C537D"/>
    <w:rsid w:val="003C54D7"/>
    <w:rsid w:val="003D1371"/>
    <w:rsid w:val="003D51D0"/>
    <w:rsid w:val="003D576A"/>
    <w:rsid w:val="003D714B"/>
    <w:rsid w:val="003E061D"/>
    <w:rsid w:val="003E27A8"/>
    <w:rsid w:val="003E29AF"/>
    <w:rsid w:val="003E4F3B"/>
    <w:rsid w:val="003F3D03"/>
    <w:rsid w:val="003F74A1"/>
    <w:rsid w:val="003F765A"/>
    <w:rsid w:val="00405443"/>
    <w:rsid w:val="00410650"/>
    <w:rsid w:val="00413536"/>
    <w:rsid w:val="00416347"/>
    <w:rsid w:val="0042230A"/>
    <w:rsid w:val="0042558C"/>
    <w:rsid w:val="0043040F"/>
    <w:rsid w:val="00432A7C"/>
    <w:rsid w:val="00436278"/>
    <w:rsid w:val="00440C15"/>
    <w:rsid w:val="004458F5"/>
    <w:rsid w:val="00445BA6"/>
    <w:rsid w:val="00456CF2"/>
    <w:rsid w:val="00460CB1"/>
    <w:rsid w:val="00461B6B"/>
    <w:rsid w:val="00462559"/>
    <w:rsid w:val="00465703"/>
    <w:rsid w:val="00466240"/>
    <w:rsid w:val="004747E2"/>
    <w:rsid w:val="004768EA"/>
    <w:rsid w:val="00481068"/>
    <w:rsid w:val="0048254B"/>
    <w:rsid w:val="00484664"/>
    <w:rsid w:val="004874E9"/>
    <w:rsid w:val="004877EE"/>
    <w:rsid w:val="00490FF5"/>
    <w:rsid w:val="004911C7"/>
    <w:rsid w:val="004978BF"/>
    <w:rsid w:val="004A5AC7"/>
    <w:rsid w:val="004A60A8"/>
    <w:rsid w:val="004B358D"/>
    <w:rsid w:val="004B393C"/>
    <w:rsid w:val="004B5377"/>
    <w:rsid w:val="004B5D7E"/>
    <w:rsid w:val="004C4692"/>
    <w:rsid w:val="004C5845"/>
    <w:rsid w:val="004C6599"/>
    <w:rsid w:val="004C66F4"/>
    <w:rsid w:val="004C74B5"/>
    <w:rsid w:val="004E331D"/>
    <w:rsid w:val="004F7DEF"/>
    <w:rsid w:val="00502EEE"/>
    <w:rsid w:val="00503127"/>
    <w:rsid w:val="0050654A"/>
    <w:rsid w:val="005078F7"/>
    <w:rsid w:val="00512B23"/>
    <w:rsid w:val="00513075"/>
    <w:rsid w:val="005136BD"/>
    <w:rsid w:val="00526622"/>
    <w:rsid w:val="00526A65"/>
    <w:rsid w:val="0053014A"/>
    <w:rsid w:val="00530481"/>
    <w:rsid w:val="00530744"/>
    <w:rsid w:val="005324A2"/>
    <w:rsid w:val="00533FF6"/>
    <w:rsid w:val="00535077"/>
    <w:rsid w:val="00535B64"/>
    <w:rsid w:val="00546C2C"/>
    <w:rsid w:val="00546CB0"/>
    <w:rsid w:val="005471D7"/>
    <w:rsid w:val="00550236"/>
    <w:rsid w:val="00551524"/>
    <w:rsid w:val="005515B2"/>
    <w:rsid w:val="00555326"/>
    <w:rsid w:val="00555757"/>
    <w:rsid w:val="0056003B"/>
    <w:rsid w:val="005622BF"/>
    <w:rsid w:val="0056514A"/>
    <w:rsid w:val="00565CE9"/>
    <w:rsid w:val="00567C7F"/>
    <w:rsid w:val="005700CF"/>
    <w:rsid w:val="005737E7"/>
    <w:rsid w:val="00573B64"/>
    <w:rsid w:val="00575C36"/>
    <w:rsid w:val="0058246F"/>
    <w:rsid w:val="00587157"/>
    <w:rsid w:val="00590D98"/>
    <w:rsid w:val="00592140"/>
    <w:rsid w:val="005936AB"/>
    <w:rsid w:val="00595748"/>
    <w:rsid w:val="0059679F"/>
    <w:rsid w:val="00596EB1"/>
    <w:rsid w:val="00597D48"/>
    <w:rsid w:val="005A3227"/>
    <w:rsid w:val="005A4DC3"/>
    <w:rsid w:val="005A5E42"/>
    <w:rsid w:val="005B2CAA"/>
    <w:rsid w:val="005B3B75"/>
    <w:rsid w:val="005B6E58"/>
    <w:rsid w:val="005D3086"/>
    <w:rsid w:val="005D7EBA"/>
    <w:rsid w:val="005F03B2"/>
    <w:rsid w:val="005F1BBE"/>
    <w:rsid w:val="005F2415"/>
    <w:rsid w:val="005F2869"/>
    <w:rsid w:val="005F2BFD"/>
    <w:rsid w:val="005F3F56"/>
    <w:rsid w:val="005F440F"/>
    <w:rsid w:val="005F592B"/>
    <w:rsid w:val="005F5F30"/>
    <w:rsid w:val="005F6161"/>
    <w:rsid w:val="00600A6B"/>
    <w:rsid w:val="00602457"/>
    <w:rsid w:val="0060713E"/>
    <w:rsid w:val="00620A12"/>
    <w:rsid w:val="00621297"/>
    <w:rsid w:val="006236C3"/>
    <w:rsid w:val="00630564"/>
    <w:rsid w:val="00631034"/>
    <w:rsid w:val="00631A3F"/>
    <w:rsid w:val="00632BB3"/>
    <w:rsid w:val="0063643F"/>
    <w:rsid w:val="006429D2"/>
    <w:rsid w:val="00650BE0"/>
    <w:rsid w:val="00650D7C"/>
    <w:rsid w:val="0065385C"/>
    <w:rsid w:val="00653D3B"/>
    <w:rsid w:val="00656EE3"/>
    <w:rsid w:val="00660719"/>
    <w:rsid w:val="006623F0"/>
    <w:rsid w:val="006671DF"/>
    <w:rsid w:val="00670D6A"/>
    <w:rsid w:val="0067332C"/>
    <w:rsid w:val="00675FEA"/>
    <w:rsid w:val="00681787"/>
    <w:rsid w:val="00682DB9"/>
    <w:rsid w:val="00686A41"/>
    <w:rsid w:val="00687A38"/>
    <w:rsid w:val="006A0723"/>
    <w:rsid w:val="006A23F5"/>
    <w:rsid w:val="006B6564"/>
    <w:rsid w:val="006C5568"/>
    <w:rsid w:val="006C5752"/>
    <w:rsid w:val="006D2FBB"/>
    <w:rsid w:val="006D56FA"/>
    <w:rsid w:val="006E20EE"/>
    <w:rsid w:val="006E429C"/>
    <w:rsid w:val="006F2440"/>
    <w:rsid w:val="006F6149"/>
    <w:rsid w:val="006F7AB5"/>
    <w:rsid w:val="006F7AEB"/>
    <w:rsid w:val="00712597"/>
    <w:rsid w:val="00721CF5"/>
    <w:rsid w:val="00725447"/>
    <w:rsid w:val="00726205"/>
    <w:rsid w:val="00731D74"/>
    <w:rsid w:val="00732C99"/>
    <w:rsid w:val="0073413C"/>
    <w:rsid w:val="00734AB1"/>
    <w:rsid w:val="00735670"/>
    <w:rsid w:val="007369F9"/>
    <w:rsid w:val="00743233"/>
    <w:rsid w:val="007438C8"/>
    <w:rsid w:val="007447A1"/>
    <w:rsid w:val="00745DC9"/>
    <w:rsid w:val="0074716D"/>
    <w:rsid w:val="007513B3"/>
    <w:rsid w:val="00761033"/>
    <w:rsid w:val="00764320"/>
    <w:rsid w:val="00765416"/>
    <w:rsid w:val="007659EC"/>
    <w:rsid w:val="00767EC4"/>
    <w:rsid w:val="00771055"/>
    <w:rsid w:val="007715F9"/>
    <w:rsid w:val="00775333"/>
    <w:rsid w:val="007758EE"/>
    <w:rsid w:val="00783431"/>
    <w:rsid w:val="0078358E"/>
    <w:rsid w:val="00784E8D"/>
    <w:rsid w:val="00785216"/>
    <w:rsid w:val="00785350"/>
    <w:rsid w:val="00786827"/>
    <w:rsid w:val="00786C2B"/>
    <w:rsid w:val="00786E6A"/>
    <w:rsid w:val="00792055"/>
    <w:rsid w:val="007A19A3"/>
    <w:rsid w:val="007A45B5"/>
    <w:rsid w:val="007A73E4"/>
    <w:rsid w:val="007A7B7F"/>
    <w:rsid w:val="007B0916"/>
    <w:rsid w:val="007B1071"/>
    <w:rsid w:val="007B3547"/>
    <w:rsid w:val="007B4D25"/>
    <w:rsid w:val="007B532A"/>
    <w:rsid w:val="007C32F9"/>
    <w:rsid w:val="007C7A29"/>
    <w:rsid w:val="007D13D7"/>
    <w:rsid w:val="007D144A"/>
    <w:rsid w:val="007D4A76"/>
    <w:rsid w:val="007D5502"/>
    <w:rsid w:val="007E22D5"/>
    <w:rsid w:val="007E28C2"/>
    <w:rsid w:val="007F00AC"/>
    <w:rsid w:val="007F052E"/>
    <w:rsid w:val="007F12F7"/>
    <w:rsid w:val="007F356B"/>
    <w:rsid w:val="007F4501"/>
    <w:rsid w:val="008009DF"/>
    <w:rsid w:val="00805D2D"/>
    <w:rsid w:val="0080707B"/>
    <w:rsid w:val="0081348D"/>
    <w:rsid w:val="00815CC9"/>
    <w:rsid w:val="00821F28"/>
    <w:rsid w:val="008225F2"/>
    <w:rsid w:val="00822A78"/>
    <w:rsid w:val="00824C24"/>
    <w:rsid w:val="008327A6"/>
    <w:rsid w:val="008367CC"/>
    <w:rsid w:val="00840614"/>
    <w:rsid w:val="00841E2E"/>
    <w:rsid w:val="0084210B"/>
    <w:rsid w:val="00842FA9"/>
    <w:rsid w:val="008456D2"/>
    <w:rsid w:val="00846299"/>
    <w:rsid w:val="00850326"/>
    <w:rsid w:val="00853008"/>
    <w:rsid w:val="00854C4C"/>
    <w:rsid w:val="00855F8A"/>
    <w:rsid w:val="008566F2"/>
    <w:rsid w:val="0086028E"/>
    <w:rsid w:val="00860E05"/>
    <w:rsid w:val="008617B5"/>
    <w:rsid w:val="0086234C"/>
    <w:rsid w:val="008651F3"/>
    <w:rsid w:val="00866ED4"/>
    <w:rsid w:val="00870BDB"/>
    <w:rsid w:val="008721CA"/>
    <w:rsid w:val="00873A3D"/>
    <w:rsid w:val="00875E36"/>
    <w:rsid w:val="008769D7"/>
    <w:rsid w:val="008820CA"/>
    <w:rsid w:val="00882A4C"/>
    <w:rsid w:val="008834B8"/>
    <w:rsid w:val="0088551A"/>
    <w:rsid w:val="00885855"/>
    <w:rsid w:val="00887CEF"/>
    <w:rsid w:val="00890825"/>
    <w:rsid w:val="00891EB3"/>
    <w:rsid w:val="00892E9E"/>
    <w:rsid w:val="00896E7D"/>
    <w:rsid w:val="008A09BB"/>
    <w:rsid w:val="008A1DDA"/>
    <w:rsid w:val="008A438A"/>
    <w:rsid w:val="008B3517"/>
    <w:rsid w:val="008C0FDC"/>
    <w:rsid w:val="008C2DB6"/>
    <w:rsid w:val="008C75B0"/>
    <w:rsid w:val="008C7F6A"/>
    <w:rsid w:val="008D33CC"/>
    <w:rsid w:val="008D634B"/>
    <w:rsid w:val="008E01DA"/>
    <w:rsid w:val="008E26B6"/>
    <w:rsid w:val="008E4ED6"/>
    <w:rsid w:val="008E5F71"/>
    <w:rsid w:val="008F2858"/>
    <w:rsid w:val="008F2C8C"/>
    <w:rsid w:val="008F57C8"/>
    <w:rsid w:val="008F762F"/>
    <w:rsid w:val="00900DCD"/>
    <w:rsid w:val="00901B4C"/>
    <w:rsid w:val="009021BC"/>
    <w:rsid w:val="00903C99"/>
    <w:rsid w:val="00914250"/>
    <w:rsid w:val="00920847"/>
    <w:rsid w:val="009320BC"/>
    <w:rsid w:val="0093370B"/>
    <w:rsid w:val="00933989"/>
    <w:rsid w:val="009348AC"/>
    <w:rsid w:val="00935A49"/>
    <w:rsid w:val="00936301"/>
    <w:rsid w:val="00936AE8"/>
    <w:rsid w:val="00941C39"/>
    <w:rsid w:val="00941D3B"/>
    <w:rsid w:val="009424EB"/>
    <w:rsid w:val="00942839"/>
    <w:rsid w:val="00943042"/>
    <w:rsid w:val="009464B0"/>
    <w:rsid w:val="00951497"/>
    <w:rsid w:val="00952D28"/>
    <w:rsid w:val="009540D7"/>
    <w:rsid w:val="00954D0E"/>
    <w:rsid w:val="00960185"/>
    <w:rsid w:val="00960CD1"/>
    <w:rsid w:val="00961D42"/>
    <w:rsid w:val="00966476"/>
    <w:rsid w:val="0097101F"/>
    <w:rsid w:val="00971F8D"/>
    <w:rsid w:val="0097258E"/>
    <w:rsid w:val="00973912"/>
    <w:rsid w:val="009744A4"/>
    <w:rsid w:val="009748C1"/>
    <w:rsid w:val="00976A22"/>
    <w:rsid w:val="009856A8"/>
    <w:rsid w:val="009859BA"/>
    <w:rsid w:val="009917F6"/>
    <w:rsid w:val="00996300"/>
    <w:rsid w:val="00996B92"/>
    <w:rsid w:val="00996DCC"/>
    <w:rsid w:val="009A5BE0"/>
    <w:rsid w:val="009B0EF1"/>
    <w:rsid w:val="009B1417"/>
    <w:rsid w:val="009C2D5E"/>
    <w:rsid w:val="009C617A"/>
    <w:rsid w:val="009D044E"/>
    <w:rsid w:val="009D279D"/>
    <w:rsid w:val="009D3583"/>
    <w:rsid w:val="009D52C4"/>
    <w:rsid w:val="009D785E"/>
    <w:rsid w:val="009D78F7"/>
    <w:rsid w:val="009D7983"/>
    <w:rsid w:val="009E01EB"/>
    <w:rsid w:val="009E276C"/>
    <w:rsid w:val="009E30BC"/>
    <w:rsid w:val="009E3A73"/>
    <w:rsid w:val="009F04C7"/>
    <w:rsid w:val="009F26E1"/>
    <w:rsid w:val="009F2B72"/>
    <w:rsid w:val="009F3706"/>
    <w:rsid w:val="009F3719"/>
    <w:rsid w:val="009F54A9"/>
    <w:rsid w:val="009F6145"/>
    <w:rsid w:val="009F684B"/>
    <w:rsid w:val="009F6961"/>
    <w:rsid w:val="00A12C6A"/>
    <w:rsid w:val="00A20E49"/>
    <w:rsid w:val="00A24AF0"/>
    <w:rsid w:val="00A323C7"/>
    <w:rsid w:val="00A34CB3"/>
    <w:rsid w:val="00A35DEB"/>
    <w:rsid w:val="00A3690C"/>
    <w:rsid w:val="00A412D9"/>
    <w:rsid w:val="00A41586"/>
    <w:rsid w:val="00A43317"/>
    <w:rsid w:val="00A449B7"/>
    <w:rsid w:val="00A44E38"/>
    <w:rsid w:val="00A4631C"/>
    <w:rsid w:val="00A46B1C"/>
    <w:rsid w:val="00A52545"/>
    <w:rsid w:val="00A5393C"/>
    <w:rsid w:val="00A53BA4"/>
    <w:rsid w:val="00A543AC"/>
    <w:rsid w:val="00A555FE"/>
    <w:rsid w:val="00A627AE"/>
    <w:rsid w:val="00A655CA"/>
    <w:rsid w:val="00A656F8"/>
    <w:rsid w:val="00A66E1A"/>
    <w:rsid w:val="00A67705"/>
    <w:rsid w:val="00A7120B"/>
    <w:rsid w:val="00A733CF"/>
    <w:rsid w:val="00A77DAC"/>
    <w:rsid w:val="00A84EA3"/>
    <w:rsid w:val="00A85E72"/>
    <w:rsid w:val="00A95681"/>
    <w:rsid w:val="00AA3EA4"/>
    <w:rsid w:val="00AA4650"/>
    <w:rsid w:val="00AA4DB2"/>
    <w:rsid w:val="00AA6CCC"/>
    <w:rsid w:val="00AB2E50"/>
    <w:rsid w:val="00AB4004"/>
    <w:rsid w:val="00AC1A99"/>
    <w:rsid w:val="00AC24B9"/>
    <w:rsid w:val="00AC263C"/>
    <w:rsid w:val="00AD16A6"/>
    <w:rsid w:val="00AD174E"/>
    <w:rsid w:val="00AD2B73"/>
    <w:rsid w:val="00AE18A6"/>
    <w:rsid w:val="00AE2A11"/>
    <w:rsid w:val="00AE4A2C"/>
    <w:rsid w:val="00AE62C1"/>
    <w:rsid w:val="00AE640D"/>
    <w:rsid w:val="00AF07AB"/>
    <w:rsid w:val="00AF2453"/>
    <w:rsid w:val="00AF3536"/>
    <w:rsid w:val="00AF4F67"/>
    <w:rsid w:val="00AF52C1"/>
    <w:rsid w:val="00AF5910"/>
    <w:rsid w:val="00B01E13"/>
    <w:rsid w:val="00B02489"/>
    <w:rsid w:val="00B067DE"/>
    <w:rsid w:val="00B129F7"/>
    <w:rsid w:val="00B13BA8"/>
    <w:rsid w:val="00B14E35"/>
    <w:rsid w:val="00B26CC1"/>
    <w:rsid w:val="00B26EF2"/>
    <w:rsid w:val="00B3562B"/>
    <w:rsid w:val="00B37C46"/>
    <w:rsid w:val="00B40B83"/>
    <w:rsid w:val="00B41D95"/>
    <w:rsid w:val="00B429F2"/>
    <w:rsid w:val="00B47508"/>
    <w:rsid w:val="00B50921"/>
    <w:rsid w:val="00B53CA1"/>
    <w:rsid w:val="00B543DD"/>
    <w:rsid w:val="00B54ECE"/>
    <w:rsid w:val="00B55116"/>
    <w:rsid w:val="00B56D24"/>
    <w:rsid w:val="00B60DA7"/>
    <w:rsid w:val="00B60F35"/>
    <w:rsid w:val="00B61CF9"/>
    <w:rsid w:val="00B63C73"/>
    <w:rsid w:val="00B65062"/>
    <w:rsid w:val="00B662B2"/>
    <w:rsid w:val="00B66E5D"/>
    <w:rsid w:val="00B677A3"/>
    <w:rsid w:val="00B71F0A"/>
    <w:rsid w:val="00B76572"/>
    <w:rsid w:val="00B765C1"/>
    <w:rsid w:val="00B811B7"/>
    <w:rsid w:val="00B81B34"/>
    <w:rsid w:val="00B81E36"/>
    <w:rsid w:val="00B82FCD"/>
    <w:rsid w:val="00B86070"/>
    <w:rsid w:val="00B908E0"/>
    <w:rsid w:val="00B90C01"/>
    <w:rsid w:val="00B92AF7"/>
    <w:rsid w:val="00B93299"/>
    <w:rsid w:val="00B93434"/>
    <w:rsid w:val="00B9435F"/>
    <w:rsid w:val="00B94391"/>
    <w:rsid w:val="00B95EC2"/>
    <w:rsid w:val="00B9683B"/>
    <w:rsid w:val="00B96871"/>
    <w:rsid w:val="00B96B7E"/>
    <w:rsid w:val="00B97FF8"/>
    <w:rsid w:val="00BA6009"/>
    <w:rsid w:val="00BB313C"/>
    <w:rsid w:val="00BB680C"/>
    <w:rsid w:val="00BB7275"/>
    <w:rsid w:val="00BC3192"/>
    <w:rsid w:val="00BD0E26"/>
    <w:rsid w:val="00BD2242"/>
    <w:rsid w:val="00BD3928"/>
    <w:rsid w:val="00BD6E7A"/>
    <w:rsid w:val="00BE0D77"/>
    <w:rsid w:val="00BE145F"/>
    <w:rsid w:val="00BE2DA8"/>
    <w:rsid w:val="00BE61CA"/>
    <w:rsid w:val="00BE7C23"/>
    <w:rsid w:val="00BF400A"/>
    <w:rsid w:val="00BF4EF9"/>
    <w:rsid w:val="00BF51EF"/>
    <w:rsid w:val="00C0069E"/>
    <w:rsid w:val="00C051ED"/>
    <w:rsid w:val="00C05ACC"/>
    <w:rsid w:val="00C139A8"/>
    <w:rsid w:val="00C13FC1"/>
    <w:rsid w:val="00C148E2"/>
    <w:rsid w:val="00C14E69"/>
    <w:rsid w:val="00C15FF2"/>
    <w:rsid w:val="00C252AA"/>
    <w:rsid w:val="00C2670B"/>
    <w:rsid w:val="00C267B9"/>
    <w:rsid w:val="00C26C61"/>
    <w:rsid w:val="00C3145F"/>
    <w:rsid w:val="00C34BF8"/>
    <w:rsid w:val="00C36342"/>
    <w:rsid w:val="00C36DB6"/>
    <w:rsid w:val="00C36ED3"/>
    <w:rsid w:val="00C409D4"/>
    <w:rsid w:val="00C453A2"/>
    <w:rsid w:val="00C524DA"/>
    <w:rsid w:val="00C53584"/>
    <w:rsid w:val="00C55A8B"/>
    <w:rsid w:val="00C56F35"/>
    <w:rsid w:val="00C56F89"/>
    <w:rsid w:val="00C65C93"/>
    <w:rsid w:val="00C72186"/>
    <w:rsid w:val="00C73869"/>
    <w:rsid w:val="00C7745B"/>
    <w:rsid w:val="00C80BC3"/>
    <w:rsid w:val="00C838F1"/>
    <w:rsid w:val="00C84CB0"/>
    <w:rsid w:val="00C87C83"/>
    <w:rsid w:val="00C9013B"/>
    <w:rsid w:val="00C93B1B"/>
    <w:rsid w:val="00C96739"/>
    <w:rsid w:val="00CA0A92"/>
    <w:rsid w:val="00CA2DAC"/>
    <w:rsid w:val="00CA6DBC"/>
    <w:rsid w:val="00CA70BB"/>
    <w:rsid w:val="00CB0301"/>
    <w:rsid w:val="00CB1FBC"/>
    <w:rsid w:val="00CB47A2"/>
    <w:rsid w:val="00CB49E9"/>
    <w:rsid w:val="00CB6D98"/>
    <w:rsid w:val="00CB7431"/>
    <w:rsid w:val="00CC1014"/>
    <w:rsid w:val="00CC11F3"/>
    <w:rsid w:val="00CC3D9C"/>
    <w:rsid w:val="00CC4491"/>
    <w:rsid w:val="00CC62F3"/>
    <w:rsid w:val="00CC7AD3"/>
    <w:rsid w:val="00CD3EAD"/>
    <w:rsid w:val="00CE0E15"/>
    <w:rsid w:val="00CE1985"/>
    <w:rsid w:val="00CE386C"/>
    <w:rsid w:val="00CE48BF"/>
    <w:rsid w:val="00CE77AF"/>
    <w:rsid w:val="00CF6E00"/>
    <w:rsid w:val="00CF7328"/>
    <w:rsid w:val="00CF788C"/>
    <w:rsid w:val="00CF7C53"/>
    <w:rsid w:val="00D04C06"/>
    <w:rsid w:val="00D10268"/>
    <w:rsid w:val="00D10B74"/>
    <w:rsid w:val="00D1100B"/>
    <w:rsid w:val="00D14C09"/>
    <w:rsid w:val="00D202A2"/>
    <w:rsid w:val="00D21244"/>
    <w:rsid w:val="00D24D2B"/>
    <w:rsid w:val="00D25CEF"/>
    <w:rsid w:val="00D26F91"/>
    <w:rsid w:val="00D273C2"/>
    <w:rsid w:val="00D36EBD"/>
    <w:rsid w:val="00D37F06"/>
    <w:rsid w:val="00D4060C"/>
    <w:rsid w:val="00D43006"/>
    <w:rsid w:val="00D44AA6"/>
    <w:rsid w:val="00D50744"/>
    <w:rsid w:val="00D509B7"/>
    <w:rsid w:val="00D51663"/>
    <w:rsid w:val="00D556FE"/>
    <w:rsid w:val="00D60616"/>
    <w:rsid w:val="00D6233B"/>
    <w:rsid w:val="00D6260C"/>
    <w:rsid w:val="00D65908"/>
    <w:rsid w:val="00D7052C"/>
    <w:rsid w:val="00D720A0"/>
    <w:rsid w:val="00D72E21"/>
    <w:rsid w:val="00D8004D"/>
    <w:rsid w:val="00D82A91"/>
    <w:rsid w:val="00D928D2"/>
    <w:rsid w:val="00D97169"/>
    <w:rsid w:val="00DA0A36"/>
    <w:rsid w:val="00DA217D"/>
    <w:rsid w:val="00DA2939"/>
    <w:rsid w:val="00DA3967"/>
    <w:rsid w:val="00DA418D"/>
    <w:rsid w:val="00DA6B07"/>
    <w:rsid w:val="00DA7620"/>
    <w:rsid w:val="00DB01A3"/>
    <w:rsid w:val="00DB0BFA"/>
    <w:rsid w:val="00DB16E0"/>
    <w:rsid w:val="00DB2CF8"/>
    <w:rsid w:val="00DB3F23"/>
    <w:rsid w:val="00DB48E6"/>
    <w:rsid w:val="00DC2D07"/>
    <w:rsid w:val="00DC2FC0"/>
    <w:rsid w:val="00DD35C2"/>
    <w:rsid w:val="00DD4417"/>
    <w:rsid w:val="00DD7B54"/>
    <w:rsid w:val="00DE1133"/>
    <w:rsid w:val="00DE11C9"/>
    <w:rsid w:val="00DE6AC5"/>
    <w:rsid w:val="00DE75B6"/>
    <w:rsid w:val="00DF0030"/>
    <w:rsid w:val="00DF0EDE"/>
    <w:rsid w:val="00DF133A"/>
    <w:rsid w:val="00DF4CD7"/>
    <w:rsid w:val="00DF6F74"/>
    <w:rsid w:val="00E011FC"/>
    <w:rsid w:val="00E02FAB"/>
    <w:rsid w:val="00E05EEA"/>
    <w:rsid w:val="00E06779"/>
    <w:rsid w:val="00E06E87"/>
    <w:rsid w:val="00E110D8"/>
    <w:rsid w:val="00E11B41"/>
    <w:rsid w:val="00E141A8"/>
    <w:rsid w:val="00E14976"/>
    <w:rsid w:val="00E1617A"/>
    <w:rsid w:val="00E213B1"/>
    <w:rsid w:val="00E2160E"/>
    <w:rsid w:val="00E23FD6"/>
    <w:rsid w:val="00E25F30"/>
    <w:rsid w:val="00E26511"/>
    <w:rsid w:val="00E27296"/>
    <w:rsid w:val="00E274CD"/>
    <w:rsid w:val="00E3548B"/>
    <w:rsid w:val="00E37C48"/>
    <w:rsid w:val="00E402E6"/>
    <w:rsid w:val="00E43F0D"/>
    <w:rsid w:val="00E6052B"/>
    <w:rsid w:val="00E672CC"/>
    <w:rsid w:val="00E70421"/>
    <w:rsid w:val="00E71824"/>
    <w:rsid w:val="00E72DE9"/>
    <w:rsid w:val="00E77681"/>
    <w:rsid w:val="00E82D99"/>
    <w:rsid w:val="00E832C9"/>
    <w:rsid w:val="00E838FD"/>
    <w:rsid w:val="00E83DC0"/>
    <w:rsid w:val="00E90DC8"/>
    <w:rsid w:val="00E94B75"/>
    <w:rsid w:val="00E95C0A"/>
    <w:rsid w:val="00E95CFE"/>
    <w:rsid w:val="00EA0539"/>
    <w:rsid w:val="00EA3685"/>
    <w:rsid w:val="00EA4C55"/>
    <w:rsid w:val="00EB168C"/>
    <w:rsid w:val="00EC1AFA"/>
    <w:rsid w:val="00EC320B"/>
    <w:rsid w:val="00EC504A"/>
    <w:rsid w:val="00EC5B25"/>
    <w:rsid w:val="00ED37F1"/>
    <w:rsid w:val="00ED4B67"/>
    <w:rsid w:val="00ED64B9"/>
    <w:rsid w:val="00EE02E8"/>
    <w:rsid w:val="00EE56A4"/>
    <w:rsid w:val="00EE622F"/>
    <w:rsid w:val="00EF0E90"/>
    <w:rsid w:val="00EF3371"/>
    <w:rsid w:val="00EF50FE"/>
    <w:rsid w:val="00EF52E2"/>
    <w:rsid w:val="00EF5FEA"/>
    <w:rsid w:val="00EF626E"/>
    <w:rsid w:val="00F01096"/>
    <w:rsid w:val="00F03C4E"/>
    <w:rsid w:val="00F05CFF"/>
    <w:rsid w:val="00F07995"/>
    <w:rsid w:val="00F079C9"/>
    <w:rsid w:val="00F20D9C"/>
    <w:rsid w:val="00F2234F"/>
    <w:rsid w:val="00F23D2D"/>
    <w:rsid w:val="00F27D51"/>
    <w:rsid w:val="00F3027E"/>
    <w:rsid w:val="00F35638"/>
    <w:rsid w:val="00F41AB8"/>
    <w:rsid w:val="00F41F7F"/>
    <w:rsid w:val="00F4532C"/>
    <w:rsid w:val="00F46114"/>
    <w:rsid w:val="00F47BEF"/>
    <w:rsid w:val="00F568B3"/>
    <w:rsid w:val="00F62B51"/>
    <w:rsid w:val="00F63BB1"/>
    <w:rsid w:val="00F64C75"/>
    <w:rsid w:val="00F732FD"/>
    <w:rsid w:val="00F765AF"/>
    <w:rsid w:val="00F82931"/>
    <w:rsid w:val="00F848A7"/>
    <w:rsid w:val="00F86F0F"/>
    <w:rsid w:val="00F912B1"/>
    <w:rsid w:val="00F96BBB"/>
    <w:rsid w:val="00F97ADF"/>
    <w:rsid w:val="00FA096A"/>
    <w:rsid w:val="00FA1EC4"/>
    <w:rsid w:val="00FA206F"/>
    <w:rsid w:val="00FA2FAB"/>
    <w:rsid w:val="00FA44FD"/>
    <w:rsid w:val="00FB346A"/>
    <w:rsid w:val="00FB3C9B"/>
    <w:rsid w:val="00FB3F59"/>
    <w:rsid w:val="00FC068B"/>
    <w:rsid w:val="00FC10CD"/>
    <w:rsid w:val="00FC66B2"/>
    <w:rsid w:val="00FC6CE3"/>
    <w:rsid w:val="00FD4F5E"/>
    <w:rsid w:val="00FD5BC0"/>
    <w:rsid w:val="00FD649A"/>
    <w:rsid w:val="00FE393B"/>
    <w:rsid w:val="00FE489A"/>
    <w:rsid w:val="00FE5E85"/>
    <w:rsid w:val="00FE6EDB"/>
    <w:rsid w:val="00FE747A"/>
    <w:rsid w:val="00FF5B0B"/>
    <w:rsid w:val="00FF77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AA5EE5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1179C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C2D0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C2D07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6C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6CCC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F27D5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1179C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C2D0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C2D07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6C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6CCC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F27D5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874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1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333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91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2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31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214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0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90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25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4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59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693</Words>
  <Characters>21055</Characters>
  <Application>Microsoft Macintosh Word</Application>
  <DocSecurity>0</DocSecurity>
  <Lines>175</Lines>
  <Paragraphs>49</Paragraphs>
  <ScaleCrop>false</ScaleCrop>
  <Company/>
  <LinksUpToDate>false</LinksUpToDate>
  <CharactersWithSpaces>246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em</dc:creator>
  <cp:keywords/>
  <dc:description/>
  <cp:lastModifiedBy>Kareem</cp:lastModifiedBy>
  <cp:revision>4</cp:revision>
  <cp:lastPrinted>2017-05-29T18:55:00Z</cp:lastPrinted>
  <dcterms:created xsi:type="dcterms:W3CDTF">2017-05-29T18:55:00Z</dcterms:created>
  <dcterms:modified xsi:type="dcterms:W3CDTF">2017-06-13T04:46:00Z</dcterms:modified>
</cp:coreProperties>
</file>